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Title"/>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Title"/>
      </w:pPr>
      <w:bookmarkStart w:id="0" w:name="_Toc136769581"/>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ListParagraph"/>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ListParagraph"/>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ListParagraph"/>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ListParagraph"/>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ListParagraph"/>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ListParagraph"/>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ListParagraph"/>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Title"/>
      </w:pPr>
      <w:r w:rsidRPr="007850CC">
        <w:br w:type="page"/>
      </w:r>
      <w:bookmarkStart w:id="1" w:name="_Toc136769582"/>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Title"/>
      </w:pPr>
      <w:bookmarkStart w:id="2" w:name="_Toc136769583"/>
      <w:r>
        <w:lastRenderedPageBreak/>
        <w:t>ABSTRACT</w:t>
      </w:r>
      <w:bookmarkEnd w:id="2"/>
    </w:p>
    <w:p w14:paraId="69401DBE" w14:textId="10F6D60D" w:rsidR="00EE4181" w:rsidRDefault="00EE4181" w:rsidP="009F5A34">
      <w:pPr>
        <w:pStyle w:val="Title"/>
        <w:outlineLvl w:val="9"/>
      </w:pPr>
      <w:r>
        <w:t>DEVELOPMENT OF AN APPLICATION FOR RECORDING LOCATIONS OF ILLEGAL DUMPING SITES</w:t>
      </w:r>
    </w:p>
    <w:p w14:paraId="17593BEA" w14:textId="555C391A" w:rsidR="00EE4181" w:rsidRDefault="00EE4181" w:rsidP="00EE4181">
      <w:pPr>
        <w:rPr>
          <w:rFonts w:cs="Arial"/>
          <w:szCs w:val="24"/>
        </w:rPr>
      </w:pPr>
      <w:r>
        <w:rPr>
          <w:rFonts w:cs="Arial"/>
          <w:szCs w:val="24"/>
        </w:rPr>
        <w:t xml:space="preserve">Text </w:t>
      </w:r>
    </w:p>
    <w:p w14:paraId="11608B09" w14:textId="0A291AF1" w:rsidR="00EE4181" w:rsidRDefault="00EE4181" w:rsidP="00EE4181">
      <w:pPr>
        <w:rPr>
          <w:rFonts w:cs="Arial"/>
          <w:szCs w:val="24"/>
        </w:rPr>
      </w:pPr>
      <w:r>
        <w:rPr>
          <w:rFonts w:cs="Arial"/>
          <w:szCs w:val="24"/>
        </w:rPr>
        <w:t>Text</w:t>
      </w:r>
    </w:p>
    <w:p w14:paraId="75CB183E" w14:textId="69B51B6B" w:rsidR="00EE4181" w:rsidRDefault="00EE4181" w:rsidP="00EE4181">
      <w:pPr>
        <w:rPr>
          <w:rFonts w:cs="Arial"/>
          <w:szCs w:val="24"/>
        </w:rPr>
      </w:pPr>
      <w:r>
        <w:rPr>
          <w:rFonts w:cs="Arial"/>
          <w:szCs w:val="24"/>
        </w:rPr>
        <w:t>Text</w:t>
      </w:r>
    </w:p>
    <w:p w14:paraId="1813FC21" w14:textId="5F78EC57" w:rsidR="00EE4181" w:rsidRDefault="00EE4181" w:rsidP="00EE4181">
      <w:pPr>
        <w:rPr>
          <w:rFonts w:cs="Arial"/>
          <w:szCs w:val="24"/>
        </w:rPr>
      </w:pPr>
      <w:r>
        <w:rPr>
          <w:rFonts w:cs="Arial"/>
          <w:b/>
          <w:bCs/>
          <w:szCs w:val="24"/>
        </w:rPr>
        <w:t>Keywords</w:t>
      </w:r>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Title"/>
        <w:outlineLvl w:val="9"/>
      </w:pPr>
      <w:r>
        <w:lastRenderedPageBreak/>
        <w:t>KAZALO</w:t>
      </w:r>
    </w:p>
    <w:p w14:paraId="41C67D8D" w14:textId="029DD6E4" w:rsidR="007F5C34" w:rsidRDefault="009F5A34">
      <w:pPr>
        <w:pStyle w:val="TOC1"/>
        <w:tabs>
          <w:tab w:val="right" w:leader="dot" w:pos="9062"/>
        </w:tabs>
        <w:rPr>
          <w:rFonts w:asciiTheme="minorHAnsi" w:eastAsiaTheme="minorEastAsia" w:hAnsiTheme="minorHAnsi"/>
          <w:noProof/>
          <w:kern w:val="2"/>
          <w:sz w:val="22"/>
          <w:lang w:val="en-SI" w:eastAsia="en-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6769581" w:history="1">
        <w:r w:rsidR="007F5C34" w:rsidRPr="008E625C">
          <w:rPr>
            <w:rStyle w:val="Hyperlink"/>
            <w:noProof/>
          </w:rPr>
          <w:t>IZJAVA O AVTORSTVU DIPLOMSKEGA DELA</w:t>
        </w:r>
        <w:r w:rsidR="007F5C34">
          <w:rPr>
            <w:noProof/>
            <w:webHidden/>
          </w:rPr>
          <w:tab/>
        </w:r>
        <w:r w:rsidR="007F5C34">
          <w:rPr>
            <w:noProof/>
            <w:webHidden/>
          </w:rPr>
          <w:fldChar w:fldCharType="begin"/>
        </w:r>
        <w:r w:rsidR="007F5C34">
          <w:rPr>
            <w:noProof/>
            <w:webHidden/>
          </w:rPr>
          <w:instrText xml:space="preserve"> PAGEREF _Toc136769581 \h </w:instrText>
        </w:r>
        <w:r w:rsidR="007F5C34">
          <w:rPr>
            <w:noProof/>
            <w:webHidden/>
          </w:rPr>
        </w:r>
        <w:r w:rsidR="007F5C34">
          <w:rPr>
            <w:noProof/>
            <w:webHidden/>
          </w:rPr>
          <w:fldChar w:fldCharType="separate"/>
        </w:r>
        <w:r w:rsidR="007F5C34">
          <w:rPr>
            <w:noProof/>
            <w:webHidden/>
          </w:rPr>
          <w:t>i</w:t>
        </w:r>
        <w:r w:rsidR="007F5C34">
          <w:rPr>
            <w:noProof/>
            <w:webHidden/>
          </w:rPr>
          <w:fldChar w:fldCharType="end"/>
        </w:r>
      </w:hyperlink>
    </w:p>
    <w:p w14:paraId="76CB5021" w14:textId="154CB0C4"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2" w:history="1">
        <w:r w:rsidRPr="008E625C">
          <w:rPr>
            <w:rStyle w:val="Hyperlink"/>
            <w:noProof/>
          </w:rPr>
          <w:t>POVZETEK</w:t>
        </w:r>
        <w:r>
          <w:rPr>
            <w:noProof/>
            <w:webHidden/>
          </w:rPr>
          <w:tab/>
        </w:r>
        <w:r>
          <w:rPr>
            <w:noProof/>
            <w:webHidden/>
          </w:rPr>
          <w:fldChar w:fldCharType="begin"/>
        </w:r>
        <w:r>
          <w:rPr>
            <w:noProof/>
            <w:webHidden/>
          </w:rPr>
          <w:instrText xml:space="preserve"> PAGEREF _Toc136769582 \h </w:instrText>
        </w:r>
        <w:r>
          <w:rPr>
            <w:noProof/>
            <w:webHidden/>
          </w:rPr>
        </w:r>
        <w:r>
          <w:rPr>
            <w:noProof/>
            <w:webHidden/>
          </w:rPr>
          <w:fldChar w:fldCharType="separate"/>
        </w:r>
        <w:r>
          <w:rPr>
            <w:noProof/>
            <w:webHidden/>
          </w:rPr>
          <w:t>ii</w:t>
        </w:r>
        <w:r>
          <w:rPr>
            <w:noProof/>
            <w:webHidden/>
          </w:rPr>
          <w:fldChar w:fldCharType="end"/>
        </w:r>
      </w:hyperlink>
    </w:p>
    <w:p w14:paraId="70CDEDE2" w14:textId="70F6A7E4"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3" w:history="1">
        <w:r w:rsidRPr="008E625C">
          <w:rPr>
            <w:rStyle w:val="Hyperlink"/>
            <w:noProof/>
          </w:rPr>
          <w:t>ABSTRACT</w:t>
        </w:r>
        <w:r>
          <w:rPr>
            <w:noProof/>
            <w:webHidden/>
          </w:rPr>
          <w:tab/>
        </w:r>
        <w:r>
          <w:rPr>
            <w:noProof/>
            <w:webHidden/>
          </w:rPr>
          <w:fldChar w:fldCharType="begin"/>
        </w:r>
        <w:r>
          <w:rPr>
            <w:noProof/>
            <w:webHidden/>
          </w:rPr>
          <w:instrText xml:space="preserve"> PAGEREF _Toc136769583 \h </w:instrText>
        </w:r>
        <w:r>
          <w:rPr>
            <w:noProof/>
            <w:webHidden/>
          </w:rPr>
        </w:r>
        <w:r>
          <w:rPr>
            <w:noProof/>
            <w:webHidden/>
          </w:rPr>
          <w:fldChar w:fldCharType="separate"/>
        </w:r>
        <w:r>
          <w:rPr>
            <w:noProof/>
            <w:webHidden/>
          </w:rPr>
          <w:t>iii</w:t>
        </w:r>
        <w:r>
          <w:rPr>
            <w:noProof/>
            <w:webHidden/>
          </w:rPr>
          <w:fldChar w:fldCharType="end"/>
        </w:r>
      </w:hyperlink>
    </w:p>
    <w:p w14:paraId="272BE686" w14:textId="583C9FEC"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4" w:history="1">
        <w:r w:rsidRPr="008E625C">
          <w:rPr>
            <w:rStyle w:val="Hyperlink"/>
            <w:noProof/>
          </w:rPr>
          <w:t>KAZALO PONAZORITEV</w:t>
        </w:r>
        <w:r>
          <w:rPr>
            <w:noProof/>
            <w:webHidden/>
          </w:rPr>
          <w:tab/>
        </w:r>
        <w:r>
          <w:rPr>
            <w:noProof/>
            <w:webHidden/>
          </w:rPr>
          <w:fldChar w:fldCharType="begin"/>
        </w:r>
        <w:r>
          <w:rPr>
            <w:noProof/>
            <w:webHidden/>
          </w:rPr>
          <w:instrText xml:space="preserve"> PAGEREF _Toc136769584 \h </w:instrText>
        </w:r>
        <w:r>
          <w:rPr>
            <w:noProof/>
            <w:webHidden/>
          </w:rPr>
        </w:r>
        <w:r>
          <w:rPr>
            <w:noProof/>
            <w:webHidden/>
          </w:rPr>
          <w:fldChar w:fldCharType="separate"/>
        </w:r>
        <w:r>
          <w:rPr>
            <w:noProof/>
            <w:webHidden/>
          </w:rPr>
          <w:t>v</w:t>
        </w:r>
        <w:r>
          <w:rPr>
            <w:noProof/>
            <w:webHidden/>
          </w:rPr>
          <w:fldChar w:fldCharType="end"/>
        </w:r>
      </w:hyperlink>
    </w:p>
    <w:p w14:paraId="5A375A0D" w14:textId="1A3386CC"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5" w:history="1">
        <w:r w:rsidRPr="008E625C">
          <w:rPr>
            <w:rStyle w:val="Hyperlink"/>
            <w:noProof/>
          </w:rPr>
          <w:t>1 UVOD</w:t>
        </w:r>
        <w:r>
          <w:rPr>
            <w:noProof/>
            <w:webHidden/>
          </w:rPr>
          <w:tab/>
        </w:r>
        <w:r>
          <w:rPr>
            <w:noProof/>
            <w:webHidden/>
          </w:rPr>
          <w:fldChar w:fldCharType="begin"/>
        </w:r>
        <w:r>
          <w:rPr>
            <w:noProof/>
            <w:webHidden/>
          </w:rPr>
          <w:instrText xml:space="preserve"> PAGEREF _Toc136769585 \h </w:instrText>
        </w:r>
        <w:r>
          <w:rPr>
            <w:noProof/>
            <w:webHidden/>
          </w:rPr>
        </w:r>
        <w:r>
          <w:rPr>
            <w:noProof/>
            <w:webHidden/>
          </w:rPr>
          <w:fldChar w:fldCharType="separate"/>
        </w:r>
        <w:r>
          <w:rPr>
            <w:noProof/>
            <w:webHidden/>
          </w:rPr>
          <w:t>1</w:t>
        </w:r>
        <w:r>
          <w:rPr>
            <w:noProof/>
            <w:webHidden/>
          </w:rPr>
          <w:fldChar w:fldCharType="end"/>
        </w:r>
      </w:hyperlink>
    </w:p>
    <w:p w14:paraId="1886877B" w14:textId="2B2DFA1D"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6" w:history="1">
        <w:r w:rsidRPr="008E625C">
          <w:rPr>
            <w:rStyle w:val="Hyperlink"/>
            <w:noProof/>
          </w:rPr>
          <w:t>2 DIVJA ODLAGALIŠČA V SLOVENIJI</w:t>
        </w:r>
        <w:r>
          <w:rPr>
            <w:noProof/>
            <w:webHidden/>
          </w:rPr>
          <w:tab/>
        </w:r>
        <w:r>
          <w:rPr>
            <w:noProof/>
            <w:webHidden/>
          </w:rPr>
          <w:fldChar w:fldCharType="begin"/>
        </w:r>
        <w:r>
          <w:rPr>
            <w:noProof/>
            <w:webHidden/>
          </w:rPr>
          <w:instrText xml:space="preserve"> PAGEREF _Toc136769586 \h </w:instrText>
        </w:r>
        <w:r>
          <w:rPr>
            <w:noProof/>
            <w:webHidden/>
          </w:rPr>
        </w:r>
        <w:r>
          <w:rPr>
            <w:noProof/>
            <w:webHidden/>
          </w:rPr>
          <w:fldChar w:fldCharType="separate"/>
        </w:r>
        <w:r>
          <w:rPr>
            <w:noProof/>
            <w:webHidden/>
          </w:rPr>
          <w:t>1</w:t>
        </w:r>
        <w:r>
          <w:rPr>
            <w:noProof/>
            <w:webHidden/>
          </w:rPr>
          <w:fldChar w:fldCharType="end"/>
        </w:r>
      </w:hyperlink>
    </w:p>
    <w:p w14:paraId="7C083C97" w14:textId="235C76A3"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87" w:history="1">
        <w:r w:rsidRPr="008E625C">
          <w:rPr>
            <w:rStyle w:val="Hyperlink"/>
            <w:noProof/>
          </w:rPr>
          <w:t>3 TRENUTNI SISTEM ZA PRIJAVO DIVJIH ODLAGALIŠČ</w:t>
        </w:r>
        <w:r>
          <w:rPr>
            <w:noProof/>
            <w:webHidden/>
          </w:rPr>
          <w:tab/>
        </w:r>
        <w:r>
          <w:rPr>
            <w:noProof/>
            <w:webHidden/>
          </w:rPr>
          <w:fldChar w:fldCharType="begin"/>
        </w:r>
        <w:r>
          <w:rPr>
            <w:noProof/>
            <w:webHidden/>
          </w:rPr>
          <w:instrText xml:space="preserve"> PAGEREF _Toc136769587 \h </w:instrText>
        </w:r>
        <w:r>
          <w:rPr>
            <w:noProof/>
            <w:webHidden/>
          </w:rPr>
        </w:r>
        <w:r>
          <w:rPr>
            <w:noProof/>
            <w:webHidden/>
          </w:rPr>
          <w:fldChar w:fldCharType="separate"/>
        </w:r>
        <w:r>
          <w:rPr>
            <w:noProof/>
            <w:webHidden/>
          </w:rPr>
          <w:t>2</w:t>
        </w:r>
        <w:r>
          <w:rPr>
            <w:noProof/>
            <w:webHidden/>
          </w:rPr>
          <w:fldChar w:fldCharType="end"/>
        </w:r>
      </w:hyperlink>
    </w:p>
    <w:p w14:paraId="630974EC" w14:textId="6D67C8E6"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88" w:history="1">
        <w:r w:rsidRPr="008E625C">
          <w:rPr>
            <w:rStyle w:val="Hyperlink"/>
            <w:noProof/>
          </w:rPr>
          <w:t>3.1 PRISTOJNI INŠPEKTORATI</w:t>
        </w:r>
        <w:r>
          <w:rPr>
            <w:noProof/>
            <w:webHidden/>
          </w:rPr>
          <w:tab/>
        </w:r>
        <w:r>
          <w:rPr>
            <w:noProof/>
            <w:webHidden/>
          </w:rPr>
          <w:fldChar w:fldCharType="begin"/>
        </w:r>
        <w:r>
          <w:rPr>
            <w:noProof/>
            <w:webHidden/>
          </w:rPr>
          <w:instrText xml:space="preserve"> PAGEREF _Toc136769588 \h </w:instrText>
        </w:r>
        <w:r>
          <w:rPr>
            <w:noProof/>
            <w:webHidden/>
          </w:rPr>
        </w:r>
        <w:r>
          <w:rPr>
            <w:noProof/>
            <w:webHidden/>
          </w:rPr>
          <w:fldChar w:fldCharType="separate"/>
        </w:r>
        <w:r>
          <w:rPr>
            <w:noProof/>
            <w:webHidden/>
          </w:rPr>
          <w:t>2</w:t>
        </w:r>
        <w:r>
          <w:rPr>
            <w:noProof/>
            <w:webHidden/>
          </w:rPr>
          <w:fldChar w:fldCharType="end"/>
        </w:r>
      </w:hyperlink>
    </w:p>
    <w:p w14:paraId="7CD77C8A" w14:textId="3D70D740"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89" w:history="1">
        <w:r w:rsidRPr="008E625C">
          <w:rPr>
            <w:rStyle w:val="Hyperlink"/>
            <w:noProof/>
          </w:rPr>
          <w:t>3.2 DRUGI NAČINI PRIJAVE DIVJIH ODLAGALIŠČ</w:t>
        </w:r>
        <w:r>
          <w:rPr>
            <w:noProof/>
            <w:webHidden/>
          </w:rPr>
          <w:tab/>
        </w:r>
        <w:r>
          <w:rPr>
            <w:noProof/>
            <w:webHidden/>
          </w:rPr>
          <w:fldChar w:fldCharType="begin"/>
        </w:r>
        <w:r>
          <w:rPr>
            <w:noProof/>
            <w:webHidden/>
          </w:rPr>
          <w:instrText xml:space="preserve"> PAGEREF _Toc136769589 \h </w:instrText>
        </w:r>
        <w:r>
          <w:rPr>
            <w:noProof/>
            <w:webHidden/>
          </w:rPr>
        </w:r>
        <w:r>
          <w:rPr>
            <w:noProof/>
            <w:webHidden/>
          </w:rPr>
          <w:fldChar w:fldCharType="separate"/>
        </w:r>
        <w:r>
          <w:rPr>
            <w:noProof/>
            <w:webHidden/>
          </w:rPr>
          <w:t>4</w:t>
        </w:r>
        <w:r>
          <w:rPr>
            <w:noProof/>
            <w:webHidden/>
          </w:rPr>
          <w:fldChar w:fldCharType="end"/>
        </w:r>
      </w:hyperlink>
    </w:p>
    <w:p w14:paraId="71D1AF2B" w14:textId="3AD1B6D6"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90" w:history="1">
        <w:r w:rsidRPr="008E625C">
          <w:rPr>
            <w:rStyle w:val="Hyperlink"/>
            <w:noProof/>
          </w:rPr>
          <w:t>4 SPECIFIKACIJA ZAHTEV</w:t>
        </w:r>
        <w:r>
          <w:rPr>
            <w:noProof/>
            <w:webHidden/>
          </w:rPr>
          <w:tab/>
        </w:r>
        <w:r>
          <w:rPr>
            <w:noProof/>
            <w:webHidden/>
          </w:rPr>
          <w:fldChar w:fldCharType="begin"/>
        </w:r>
        <w:r>
          <w:rPr>
            <w:noProof/>
            <w:webHidden/>
          </w:rPr>
          <w:instrText xml:space="preserve"> PAGEREF _Toc136769590 \h </w:instrText>
        </w:r>
        <w:r>
          <w:rPr>
            <w:noProof/>
            <w:webHidden/>
          </w:rPr>
        </w:r>
        <w:r>
          <w:rPr>
            <w:noProof/>
            <w:webHidden/>
          </w:rPr>
          <w:fldChar w:fldCharType="separate"/>
        </w:r>
        <w:r>
          <w:rPr>
            <w:noProof/>
            <w:webHidden/>
          </w:rPr>
          <w:t>5</w:t>
        </w:r>
        <w:r>
          <w:rPr>
            <w:noProof/>
            <w:webHidden/>
          </w:rPr>
          <w:fldChar w:fldCharType="end"/>
        </w:r>
      </w:hyperlink>
    </w:p>
    <w:p w14:paraId="1439FA56" w14:textId="2363B357"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1" w:history="1">
        <w:r w:rsidRPr="008E625C">
          <w:rPr>
            <w:rStyle w:val="Hyperlink"/>
            <w:noProof/>
          </w:rPr>
          <w:t>4.1 UPORABNIŠKE VLOGE</w:t>
        </w:r>
        <w:r>
          <w:rPr>
            <w:noProof/>
            <w:webHidden/>
          </w:rPr>
          <w:tab/>
        </w:r>
        <w:r>
          <w:rPr>
            <w:noProof/>
            <w:webHidden/>
          </w:rPr>
          <w:fldChar w:fldCharType="begin"/>
        </w:r>
        <w:r>
          <w:rPr>
            <w:noProof/>
            <w:webHidden/>
          </w:rPr>
          <w:instrText xml:space="preserve"> PAGEREF _Toc136769591 \h </w:instrText>
        </w:r>
        <w:r>
          <w:rPr>
            <w:noProof/>
            <w:webHidden/>
          </w:rPr>
        </w:r>
        <w:r>
          <w:rPr>
            <w:noProof/>
            <w:webHidden/>
          </w:rPr>
          <w:fldChar w:fldCharType="separate"/>
        </w:r>
        <w:r>
          <w:rPr>
            <w:noProof/>
            <w:webHidden/>
          </w:rPr>
          <w:t>5</w:t>
        </w:r>
        <w:r>
          <w:rPr>
            <w:noProof/>
            <w:webHidden/>
          </w:rPr>
          <w:fldChar w:fldCharType="end"/>
        </w:r>
      </w:hyperlink>
    </w:p>
    <w:p w14:paraId="0F457682" w14:textId="42815ABF"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2" w:history="1">
        <w:r w:rsidRPr="008E625C">
          <w:rPr>
            <w:rStyle w:val="Hyperlink"/>
            <w:noProof/>
          </w:rPr>
          <w:t>4.2 FUNKCIONALNE ZAHTEVE</w:t>
        </w:r>
        <w:r>
          <w:rPr>
            <w:noProof/>
            <w:webHidden/>
          </w:rPr>
          <w:tab/>
        </w:r>
        <w:r>
          <w:rPr>
            <w:noProof/>
            <w:webHidden/>
          </w:rPr>
          <w:fldChar w:fldCharType="begin"/>
        </w:r>
        <w:r>
          <w:rPr>
            <w:noProof/>
            <w:webHidden/>
          </w:rPr>
          <w:instrText xml:space="preserve"> PAGEREF _Toc136769592 \h </w:instrText>
        </w:r>
        <w:r>
          <w:rPr>
            <w:noProof/>
            <w:webHidden/>
          </w:rPr>
        </w:r>
        <w:r>
          <w:rPr>
            <w:noProof/>
            <w:webHidden/>
          </w:rPr>
          <w:fldChar w:fldCharType="separate"/>
        </w:r>
        <w:r>
          <w:rPr>
            <w:noProof/>
            <w:webHidden/>
          </w:rPr>
          <w:t>6</w:t>
        </w:r>
        <w:r>
          <w:rPr>
            <w:noProof/>
            <w:webHidden/>
          </w:rPr>
          <w:fldChar w:fldCharType="end"/>
        </w:r>
      </w:hyperlink>
    </w:p>
    <w:p w14:paraId="76E014B7" w14:textId="3FC65C50"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3" w:history="1">
        <w:r w:rsidRPr="008E625C">
          <w:rPr>
            <w:rStyle w:val="Hyperlink"/>
            <w:noProof/>
          </w:rPr>
          <w:t>4.3 NEFUNKCIONALNE ZAHTEVE</w:t>
        </w:r>
        <w:r>
          <w:rPr>
            <w:noProof/>
            <w:webHidden/>
          </w:rPr>
          <w:tab/>
        </w:r>
        <w:r>
          <w:rPr>
            <w:noProof/>
            <w:webHidden/>
          </w:rPr>
          <w:fldChar w:fldCharType="begin"/>
        </w:r>
        <w:r>
          <w:rPr>
            <w:noProof/>
            <w:webHidden/>
          </w:rPr>
          <w:instrText xml:space="preserve"> PAGEREF _Toc136769593 \h </w:instrText>
        </w:r>
        <w:r>
          <w:rPr>
            <w:noProof/>
            <w:webHidden/>
          </w:rPr>
        </w:r>
        <w:r>
          <w:rPr>
            <w:noProof/>
            <w:webHidden/>
          </w:rPr>
          <w:fldChar w:fldCharType="separate"/>
        </w:r>
        <w:r>
          <w:rPr>
            <w:noProof/>
            <w:webHidden/>
          </w:rPr>
          <w:t>13</w:t>
        </w:r>
        <w:r>
          <w:rPr>
            <w:noProof/>
            <w:webHidden/>
          </w:rPr>
          <w:fldChar w:fldCharType="end"/>
        </w:r>
      </w:hyperlink>
    </w:p>
    <w:p w14:paraId="0D87B93A" w14:textId="62FC6C0E"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4" w:history="1">
        <w:r w:rsidRPr="008E625C">
          <w:rPr>
            <w:rStyle w:val="Hyperlink"/>
            <w:noProof/>
          </w:rPr>
          <w:t>4.4 SLOVAR POJMOV</w:t>
        </w:r>
        <w:r>
          <w:rPr>
            <w:noProof/>
            <w:webHidden/>
          </w:rPr>
          <w:tab/>
        </w:r>
        <w:r>
          <w:rPr>
            <w:noProof/>
            <w:webHidden/>
          </w:rPr>
          <w:fldChar w:fldCharType="begin"/>
        </w:r>
        <w:r>
          <w:rPr>
            <w:noProof/>
            <w:webHidden/>
          </w:rPr>
          <w:instrText xml:space="preserve"> PAGEREF _Toc136769594 \h </w:instrText>
        </w:r>
        <w:r>
          <w:rPr>
            <w:noProof/>
            <w:webHidden/>
          </w:rPr>
        </w:r>
        <w:r>
          <w:rPr>
            <w:noProof/>
            <w:webHidden/>
          </w:rPr>
          <w:fldChar w:fldCharType="separate"/>
        </w:r>
        <w:r>
          <w:rPr>
            <w:noProof/>
            <w:webHidden/>
          </w:rPr>
          <w:t>13</w:t>
        </w:r>
        <w:r>
          <w:rPr>
            <w:noProof/>
            <w:webHidden/>
          </w:rPr>
          <w:fldChar w:fldCharType="end"/>
        </w:r>
      </w:hyperlink>
    </w:p>
    <w:p w14:paraId="2AD9AC94" w14:textId="28BA08FA"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5" w:history="1">
        <w:r w:rsidRPr="008E625C">
          <w:rPr>
            <w:rStyle w:val="Hyperlink"/>
            <w:noProof/>
          </w:rPr>
          <w:t>4.5 DIAGRAM PRIMEROV UPORABE</w:t>
        </w:r>
        <w:r>
          <w:rPr>
            <w:noProof/>
            <w:webHidden/>
          </w:rPr>
          <w:tab/>
        </w:r>
        <w:r>
          <w:rPr>
            <w:noProof/>
            <w:webHidden/>
          </w:rPr>
          <w:fldChar w:fldCharType="begin"/>
        </w:r>
        <w:r>
          <w:rPr>
            <w:noProof/>
            <w:webHidden/>
          </w:rPr>
          <w:instrText xml:space="preserve"> PAGEREF _Toc136769595 \h </w:instrText>
        </w:r>
        <w:r>
          <w:rPr>
            <w:noProof/>
            <w:webHidden/>
          </w:rPr>
        </w:r>
        <w:r>
          <w:rPr>
            <w:noProof/>
            <w:webHidden/>
          </w:rPr>
          <w:fldChar w:fldCharType="separate"/>
        </w:r>
        <w:r>
          <w:rPr>
            <w:noProof/>
            <w:webHidden/>
          </w:rPr>
          <w:t>15</w:t>
        </w:r>
        <w:r>
          <w:rPr>
            <w:noProof/>
            <w:webHidden/>
          </w:rPr>
          <w:fldChar w:fldCharType="end"/>
        </w:r>
      </w:hyperlink>
    </w:p>
    <w:p w14:paraId="7BBE80AE" w14:textId="4BCF4099" w:rsidR="007F5C34" w:rsidRDefault="007F5C34">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769596" w:history="1">
        <w:r w:rsidRPr="008E625C">
          <w:rPr>
            <w:rStyle w:val="Hyperlink"/>
            <w:noProof/>
          </w:rPr>
          <w:t>4.6 OPIS VMESNIKOV</w:t>
        </w:r>
        <w:r>
          <w:rPr>
            <w:noProof/>
            <w:webHidden/>
          </w:rPr>
          <w:tab/>
        </w:r>
        <w:r>
          <w:rPr>
            <w:noProof/>
            <w:webHidden/>
          </w:rPr>
          <w:fldChar w:fldCharType="begin"/>
        </w:r>
        <w:r>
          <w:rPr>
            <w:noProof/>
            <w:webHidden/>
          </w:rPr>
          <w:instrText xml:space="preserve"> PAGEREF _Toc136769596 \h </w:instrText>
        </w:r>
        <w:r>
          <w:rPr>
            <w:noProof/>
            <w:webHidden/>
          </w:rPr>
        </w:r>
        <w:r>
          <w:rPr>
            <w:noProof/>
            <w:webHidden/>
          </w:rPr>
          <w:fldChar w:fldCharType="separate"/>
        </w:r>
        <w:r>
          <w:rPr>
            <w:noProof/>
            <w:webHidden/>
          </w:rPr>
          <w:t>16</w:t>
        </w:r>
        <w:r>
          <w:rPr>
            <w:noProof/>
            <w:webHidden/>
          </w:rPr>
          <w:fldChar w:fldCharType="end"/>
        </w:r>
      </w:hyperlink>
    </w:p>
    <w:p w14:paraId="565B8806" w14:textId="19E639C8"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97" w:history="1">
        <w:r w:rsidRPr="008E625C">
          <w:rPr>
            <w:rStyle w:val="Hyperlink"/>
            <w:noProof/>
          </w:rPr>
          <w:t>5 ZASNOVA INFORMACIJSKE REŠITVE ZA PROCES PRIJAVE DIVJEGA ODLAGALIŠČA</w:t>
        </w:r>
        <w:r>
          <w:rPr>
            <w:noProof/>
            <w:webHidden/>
          </w:rPr>
          <w:tab/>
        </w:r>
        <w:r>
          <w:rPr>
            <w:noProof/>
            <w:webHidden/>
          </w:rPr>
          <w:fldChar w:fldCharType="begin"/>
        </w:r>
        <w:r>
          <w:rPr>
            <w:noProof/>
            <w:webHidden/>
          </w:rPr>
          <w:instrText xml:space="preserve"> PAGEREF _Toc136769597 \h </w:instrText>
        </w:r>
        <w:r>
          <w:rPr>
            <w:noProof/>
            <w:webHidden/>
          </w:rPr>
        </w:r>
        <w:r>
          <w:rPr>
            <w:noProof/>
            <w:webHidden/>
          </w:rPr>
          <w:fldChar w:fldCharType="separate"/>
        </w:r>
        <w:r>
          <w:rPr>
            <w:noProof/>
            <w:webHidden/>
          </w:rPr>
          <w:t>16</w:t>
        </w:r>
        <w:r>
          <w:rPr>
            <w:noProof/>
            <w:webHidden/>
          </w:rPr>
          <w:fldChar w:fldCharType="end"/>
        </w:r>
      </w:hyperlink>
    </w:p>
    <w:p w14:paraId="107E2EEA" w14:textId="649D2712" w:rsidR="007F5C34" w:rsidRDefault="007F5C34">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769598" w:history="1">
        <w:r w:rsidRPr="008E625C">
          <w:rPr>
            <w:rStyle w:val="Hyperlink"/>
            <w:noProof/>
          </w:rPr>
          <w:t>LITRETURA IN VIRI</w:t>
        </w:r>
        <w:r>
          <w:rPr>
            <w:noProof/>
            <w:webHidden/>
          </w:rPr>
          <w:tab/>
        </w:r>
        <w:r>
          <w:rPr>
            <w:noProof/>
            <w:webHidden/>
          </w:rPr>
          <w:fldChar w:fldCharType="begin"/>
        </w:r>
        <w:r>
          <w:rPr>
            <w:noProof/>
            <w:webHidden/>
          </w:rPr>
          <w:instrText xml:space="preserve"> PAGEREF _Toc136769598 \h </w:instrText>
        </w:r>
        <w:r>
          <w:rPr>
            <w:noProof/>
            <w:webHidden/>
          </w:rPr>
        </w:r>
        <w:r>
          <w:rPr>
            <w:noProof/>
            <w:webHidden/>
          </w:rPr>
          <w:fldChar w:fldCharType="separate"/>
        </w:r>
        <w:r>
          <w:rPr>
            <w:noProof/>
            <w:webHidden/>
          </w:rPr>
          <w:t>16</w:t>
        </w:r>
        <w:r>
          <w:rPr>
            <w:noProof/>
            <w:webHidden/>
          </w:rPr>
          <w:fldChar w:fldCharType="end"/>
        </w:r>
      </w:hyperlink>
    </w:p>
    <w:p w14:paraId="1D0EE521" w14:textId="53DA8D97"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Title"/>
      </w:pPr>
      <w:bookmarkStart w:id="3" w:name="_Toc136769584"/>
      <w:r>
        <w:lastRenderedPageBreak/>
        <w:t>KAZALO PONAZORITEV</w:t>
      </w:r>
      <w:bookmarkEnd w:id="3"/>
    </w:p>
    <w:p w14:paraId="3396D7F2" w14:textId="17F979F6" w:rsidR="001B6954" w:rsidRDefault="00566CB3" w:rsidP="001B6954">
      <w:r>
        <w:t>KAZALO SLIK</w:t>
      </w:r>
    </w:p>
    <w:p w14:paraId="3EAE87B2" w14:textId="03613CFC" w:rsidR="00566CB3" w:rsidRDefault="00566CB3">
      <w:pPr>
        <w:pStyle w:val="TableofFigures"/>
        <w:tabs>
          <w:tab w:val="right" w:leader="dot" w:pos="9062"/>
        </w:tabs>
        <w:rPr>
          <w:noProof/>
        </w:rPr>
      </w:pPr>
      <w:r>
        <w:fldChar w:fldCharType="begin"/>
      </w:r>
      <w:r>
        <w:instrText xml:space="preserve"> TOC \h \z \c "Slika" </w:instrText>
      </w:r>
      <w:r>
        <w:fldChar w:fldCharType="separate"/>
      </w:r>
      <w:hyperlink w:anchor="_Toc136771249" w:history="1">
        <w:r w:rsidRPr="00D110AA">
          <w:rPr>
            <w:rStyle w:val="Hyperlink"/>
            <w:b/>
            <w:bCs/>
            <w:noProof/>
          </w:rPr>
          <w:t>Slika 1: UML diagram za aplikacijo</w:t>
        </w:r>
        <w:r>
          <w:rPr>
            <w:noProof/>
            <w:webHidden/>
          </w:rPr>
          <w:tab/>
        </w:r>
        <w:r>
          <w:rPr>
            <w:noProof/>
            <w:webHidden/>
          </w:rPr>
          <w:fldChar w:fldCharType="begin"/>
        </w:r>
        <w:r>
          <w:rPr>
            <w:noProof/>
            <w:webHidden/>
          </w:rPr>
          <w:instrText xml:space="preserve"> PAGEREF _Toc136771249 \h </w:instrText>
        </w:r>
        <w:r>
          <w:rPr>
            <w:noProof/>
            <w:webHidden/>
          </w:rPr>
        </w:r>
        <w:r>
          <w:rPr>
            <w:noProof/>
            <w:webHidden/>
          </w:rPr>
          <w:fldChar w:fldCharType="separate"/>
        </w:r>
        <w:r>
          <w:rPr>
            <w:noProof/>
            <w:webHidden/>
          </w:rPr>
          <w:t>15</w:t>
        </w:r>
        <w:r>
          <w:rPr>
            <w:noProof/>
            <w:webHidden/>
          </w:rPr>
          <w:fldChar w:fldCharType="end"/>
        </w:r>
      </w:hyperlink>
    </w:p>
    <w:p w14:paraId="22D15DF7" w14:textId="4898831E" w:rsidR="00566CB3" w:rsidRPr="001B6954" w:rsidRDefault="00566CB3" w:rsidP="001B6954">
      <w:r>
        <w:fldChar w:fldCharType="end"/>
      </w:r>
    </w:p>
    <w:p w14:paraId="6FB80353" w14:textId="7700A7EB" w:rsidR="009A2329" w:rsidRDefault="009A2329" w:rsidP="009A2329"/>
    <w:p w14:paraId="5DCB9269" w14:textId="77777777" w:rsidR="009A2329" w:rsidRDefault="009A2329">
      <w:pPr>
        <w:spacing w:after="160" w:line="259" w:lineRule="auto"/>
        <w:jc w:val="left"/>
      </w:pPr>
      <w:r>
        <w:br w:type="page"/>
      </w:r>
    </w:p>
    <w:p w14:paraId="274CD74F" w14:textId="77777777" w:rsidR="00E35305" w:rsidRDefault="00E35305" w:rsidP="009A2329">
      <w:pPr>
        <w:pStyle w:val="Heading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Heading1"/>
      </w:pPr>
      <w:bookmarkStart w:id="4" w:name="_Toc136769585"/>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1B563F82" w:rsidR="00AD01C2" w:rsidRDefault="00AD01C2" w:rsidP="00AD01C2">
      <w:r>
        <w:t>V Sloveniji je največja zbirka črnih odlagališč register, ki pa je star, neprijazen uporabnikom in nepopoln.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6BB975F7" w:rsidR="009A2329" w:rsidRDefault="00AD01C2" w:rsidP="00AD01C2">
      <w:r>
        <w:t>V diplomski nalogi želim narediti analizo trenutnega registra črnih odlagališč in razviti novo rešitev. 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 Zanesljiva baza podatkov lahko olajša pridobivanje finančnih 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Heading1"/>
      </w:pPr>
      <w:bookmarkStart w:id="5" w:name="_Toc136769586"/>
      <w:r>
        <w:t>2 DIVJA ODLAGALIŠČA V SLOVENIJI</w:t>
      </w:r>
      <w:bookmarkEnd w:id="5"/>
    </w:p>
    <w:p w14:paraId="317CDBBD" w14:textId="035F12B1" w:rsidR="00052324" w:rsidRDefault="005732D2" w:rsidP="00052324">
      <w:r w:rsidRPr="005732D2">
        <w:t xml:space="preserve">Glede na najnovejše podatke iz Registra divjih odlagališč (stanje na dan 27. 12. 2014) v Sloveniji obstaja približno 9.437 neprečiščenih divjih odlagališč. Največji delež, 25 %, jih je v Osrednjeslovenski statistični regiji, sledita Podravska regija z </w:t>
      </w:r>
      <w:r w:rsidRPr="005732D2">
        <w:lastRenderedPageBreak/>
        <w:t>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10DAA36E" w14:textId="0EEA638D" w:rsidR="005732D2" w:rsidRDefault="005732D2" w:rsidP="005732D2">
      <w:pPr>
        <w:pStyle w:val="Heading1"/>
      </w:pPr>
      <w:bookmarkStart w:id="6" w:name="_Toc136769587"/>
      <w:r>
        <w:t>3 TRENUTNI SISTEM ZA PRIJAVO DIVJIH ODLAGALIŠČ</w:t>
      </w:r>
      <w:bookmarkEnd w:id="6"/>
    </w:p>
    <w:p w14:paraId="37CE872F" w14:textId="6C8DF48A" w:rsidR="001F0A02" w:rsidRDefault="001F0A02" w:rsidP="001F0A02">
      <w:r>
        <w:t>V tem poglavju bom obrazložil uraden postopek prijave divjega odlagališča, zakonsko podlago in prisjonsti inšpekcij, ki pokrivajo divja odlagališča. Prav tako pa bom omenil postopek neuradne prijave divjega odlagališča nevladni organiziaciji.</w:t>
      </w:r>
    </w:p>
    <w:p w14:paraId="33F6C874" w14:textId="486EA729" w:rsidR="004E5614" w:rsidRPr="001F0A02" w:rsidRDefault="004E5614" w:rsidP="004E5614">
      <w:pPr>
        <w:pStyle w:val="Heading2"/>
      </w:pPr>
      <w:bookmarkStart w:id="7" w:name="_Toc136769588"/>
      <w:r>
        <w:t>3.1 PRISTOJNI INŠPEKTORATI</w:t>
      </w:r>
      <w:bookmarkEnd w:id="7"/>
      <w:r>
        <w:t xml:space="preserve"> </w:t>
      </w:r>
    </w:p>
    <w:p w14:paraId="2D34CB30" w14:textId="0E33A2BA"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V sloveniji imamo trenuto dva inšpekorata, ki delno pokrivata področja odlaganja smeti in onesnaževanja. To sta inšpektorat za okolje</w:t>
      </w:r>
      <w:r w:rsidR="004E5614">
        <w:t xml:space="preserve"> in prostor in inšpekorat za naravne vire in prostor. Inšpektorat za okolje in prostor</w:t>
      </w:r>
      <w:r w:rsidR="00574C85">
        <w:t xml:space="preserve"> opravlja naloge inšpekcijskega nazdora nad izvajanjem predpisov iz naslednjih področij: </w:t>
      </w:r>
    </w:p>
    <w:p w14:paraId="5D68D8AE" w14:textId="04EAB5B0" w:rsidR="00574C85" w:rsidRPr="004E5614" w:rsidRDefault="00C72512" w:rsidP="00574C85">
      <w:pPr>
        <w:pStyle w:val="ListParagraph"/>
        <w:numPr>
          <w:ilvl w:val="0"/>
          <w:numId w:val="18"/>
        </w:numPr>
        <w:rPr>
          <w:i/>
          <w:iCs/>
        </w:rPr>
      </w:pPr>
      <w:r w:rsidRPr="004E5614">
        <w:rPr>
          <w:i/>
          <w:iCs/>
        </w:rPr>
        <w:t>ravnanja z odpadki in čezmejnim pošiljanjem odpadkov,</w:t>
      </w:r>
    </w:p>
    <w:p w14:paraId="0B2A29AF" w14:textId="5C64ED7C" w:rsidR="00C72512" w:rsidRDefault="00C72512" w:rsidP="00574C85">
      <w:pPr>
        <w:pStyle w:val="ListParagraph"/>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ListParagraph"/>
        <w:numPr>
          <w:ilvl w:val="0"/>
          <w:numId w:val="18"/>
        </w:numPr>
      </w:pPr>
      <w:r>
        <w:t>emisij snovi v zrak iz nepremičnih virov onesnaževanja,</w:t>
      </w:r>
    </w:p>
    <w:p w14:paraId="0C9589FF" w14:textId="4D0F9492" w:rsidR="00C72512" w:rsidRDefault="00C72512" w:rsidP="00574C85">
      <w:pPr>
        <w:pStyle w:val="ListParagraph"/>
        <w:numPr>
          <w:ilvl w:val="0"/>
          <w:numId w:val="18"/>
        </w:numPr>
      </w:pPr>
      <w:r>
        <w:t>dimnikarskih storitev,</w:t>
      </w:r>
    </w:p>
    <w:p w14:paraId="10E1B010" w14:textId="02F9F651" w:rsidR="00C72512" w:rsidRDefault="00C72512" w:rsidP="00574C85">
      <w:pPr>
        <w:pStyle w:val="ListParagraph"/>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ListParagraph"/>
        <w:numPr>
          <w:ilvl w:val="0"/>
          <w:numId w:val="18"/>
        </w:numPr>
      </w:pPr>
      <w:r>
        <w:t>hrupa,</w:t>
      </w:r>
    </w:p>
    <w:p w14:paraId="044A4C94" w14:textId="4478309A" w:rsidR="00C72512" w:rsidRDefault="00C72512" w:rsidP="00574C85">
      <w:pPr>
        <w:pStyle w:val="ListParagraph"/>
        <w:numPr>
          <w:ilvl w:val="0"/>
          <w:numId w:val="18"/>
        </w:numPr>
      </w:pPr>
      <w:r>
        <w:t>elektromagnetnega sevanja</w:t>
      </w:r>
    </w:p>
    <w:p w14:paraId="6CC145A0" w14:textId="0B27F669" w:rsidR="00C72512" w:rsidRDefault="00C72512" w:rsidP="00574C85">
      <w:pPr>
        <w:pStyle w:val="ListParagraph"/>
        <w:numPr>
          <w:ilvl w:val="0"/>
          <w:numId w:val="18"/>
        </w:numPr>
      </w:pPr>
      <w:r>
        <w:t>svetlobnega onesnaževanja,</w:t>
      </w:r>
    </w:p>
    <w:p w14:paraId="3A40F932" w14:textId="54249BEA" w:rsidR="00C72512" w:rsidRDefault="00C72512" w:rsidP="00574C85">
      <w:pPr>
        <w:pStyle w:val="ListParagraph"/>
        <w:numPr>
          <w:ilvl w:val="0"/>
          <w:numId w:val="18"/>
        </w:numPr>
      </w:pPr>
      <w:r>
        <w:t>državne meteorološke, hidrološke, oceanografske in seizmološke službe,</w:t>
      </w:r>
    </w:p>
    <w:p w14:paraId="736E7F29" w14:textId="045A6C49" w:rsidR="00C72512" w:rsidRDefault="00C72512" w:rsidP="00574C85">
      <w:pPr>
        <w:pStyle w:val="ListParagraph"/>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ListParagraph"/>
        <w:numPr>
          <w:ilvl w:val="0"/>
          <w:numId w:val="18"/>
        </w:numPr>
      </w:pPr>
      <w:r>
        <w:t xml:space="preserve">nadzora nad izvajanjem predpisov s področja javnega potniškega prometa potnikov v notranjem cestnem prometu in čezmejnem cestnem prometu do prestopne točke v sosednji državi, ki jo določi organ javnega potniškega </w:t>
      </w:r>
      <w:r>
        <w:lastRenderedPageBreak/>
        <w:t>prometa, in obvezne gospodarske javne službe prevoza potnikov v notranjem in čezmejnem regijskem železniškem prometu.</w:t>
      </w:r>
    </w:p>
    <w:p w14:paraId="502C9F43" w14:textId="67573816" w:rsidR="00C72512" w:rsidRDefault="00C72512" w:rsidP="00574C85">
      <w:pPr>
        <w:pStyle w:val="ListParagraph"/>
        <w:numPr>
          <w:ilvl w:val="0"/>
          <w:numId w:val="18"/>
        </w:numPr>
      </w:pPr>
      <w:r>
        <w:t>so organ Republike Slovenije, ki je pristojen za sprejemanje predhodnih pisnih prijav in izdaje soglasij za pošiljanje odpadkov čez meje  ter vodenje upravnih postopkov po prijavah oziroma vlogah za pošiljanje odpadkov na ozemlje, z ozemlja ali čez ozemlje Republike Slovenije. Inšektorat vodi tudi evidence o izadnih soglasjih in dejanskih prevozih, opravljenih v okv</w:t>
      </w:r>
      <w:r w:rsidR="00872861">
        <w:t>iru teh soglasij</w:t>
      </w:r>
      <w:r w:rsidR="004E5614">
        <w:t>.</w:t>
      </w:r>
    </w:p>
    <w:p w14:paraId="5765762B" w14:textId="77777777" w:rsidR="001A0275" w:rsidRDefault="001A0275" w:rsidP="001A0275"/>
    <w:p w14:paraId="2BBBA13B" w14:textId="04C18DF0" w:rsidR="00872861" w:rsidRDefault="00E624B2" w:rsidP="00C216D6">
      <w:r>
        <w:t>V i</w:t>
      </w:r>
      <w:r w:rsidR="00872861">
        <w:t>nšpekorat</w:t>
      </w:r>
      <w:r>
        <w:t>u</w:t>
      </w:r>
      <w:r w:rsidR="00872861">
        <w:t xml:space="preserve"> za naravne vire in prostor,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ListParagraph"/>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ListParagraph"/>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ListParagraph"/>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5D0B004A" w:rsidR="00C216D6" w:rsidRDefault="00E555B9" w:rsidP="00C216D6">
      <w:r>
        <w:t>Zakonodaja določa zelo obsežno delovno področje inšpektorjev za naravo in vode, kar povzroči visoko števlio zavezancev, to pa pomeni, da pri nadzoru, ki ga morajo opraviti, določijo prioriteto z nasledjimi kriteriji:</w:t>
      </w:r>
    </w:p>
    <w:p w14:paraId="5EEF15C9" w14:textId="449EF450" w:rsidR="00E555B9" w:rsidRDefault="00E555B9" w:rsidP="00E555B9">
      <w:pPr>
        <w:pStyle w:val="ListParagraph"/>
        <w:numPr>
          <w:ilvl w:val="0"/>
          <w:numId w:val="20"/>
        </w:numPr>
      </w:pPr>
      <w:r>
        <w:t>vpliv dejavnosti na vode in naravo</w:t>
      </w:r>
    </w:p>
    <w:p w14:paraId="6A917A16" w14:textId="7ACE66BF" w:rsidR="00E555B9" w:rsidRDefault="00E555B9" w:rsidP="00E555B9">
      <w:pPr>
        <w:pStyle w:val="ListParagraph"/>
        <w:numPr>
          <w:ilvl w:val="0"/>
          <w:numId w:val="20"/>
        </w:numPr>
      </w:pPr>
      <w:r>
        <w:t>zaveze za doseganje skladnosti z evropskim pravnim redom, ki jih mora zagotavljati Slovenija,</w:t>
      </w:r>
    </w:p>
    <w:p w14:paraId="37C7A31C" w14:textId="60BE2CED" w:rsidR="00E555B9" w:rsidRDefault="00E555B9" w:rsidP="00E555B9">
      <w:pPr>
        <w:pStyle w:val="ListParagraph"/>
        <w:numPr>
          <w:ilvl w:val="0"/>
          <w:numId w:val="20"/>
        </w:numPr>
      </w:pPr>
      <w:r>
        <w:t>glede na cilje nacionalnih strategij, akcijskih načrtov, operativnih programov ipd.,</w:t>
      </w:r>
    </w:p>
    <w:p w14:paraId="0D5815B1" w14:textId="7522011D" w:rsidR="00E555B9" w:rsidRDefault="00E555B9" w:rsidP="00E555B9">
      <w:pPr>
        <w:pStyle w:val="ListParagraph"/>
        <w:numPr>
          <w:ilvl w:val="0"/>
          <w:numId w:val="20"/>
        </w:numPr>
      </w:pPr>
      <w:r>
        <w:t>zaznan obseg kršitev na posameznih področjih</w:t>
      </w:r>
    </w:p>
    <w:p w14:paraId="534998C0" w14:textId="3DF8E54B" w:rsidR="00E555B9" w:rsidRDefault="00E555B9" w:rsidP="00E555B9">
      <w:pPr>
        <w:pStyle w:val="ListParagraph"/>
        <w:numPr>
          <w:ilvl w:val="0"/>
          <w:numId w:val="20"/>
        </w:numPr>
      </w:pPr>
      <w:r>
        <w:t>ugotovitve mo</w:t>
      </w:r>
      <w:r w:rsidR="004252BB">
        <w:t>nitoringov,</w:t>
      </w:r>
    </w:p>
    <w:p w14:paraId="2DB04333" w14:textId="0219DDB1" w:rsidR="004252BB" w:rsidRDefault="004252BB" w:rsidP="004252BB">
      <w:pPr>
        <w:pStyle w:val="ListParagraph"/>
        <w:numPr>
          <w:ilvl w:val="0"/>
          <w:numId w:val="20"/>
        </w:numPr>
      </w:pPr>
      <w:r>
        <w:t>analize obremneitev in vplivov na vode.</w:t>
      </w:r>
    </w:p>
    <w:p w14:paraId="76EF9388" w14:textId="5FFBC89B" w:rsidR="005E3B93" w:rsidRDefault="00E624B2" w:rsidP="003807C7">
      <w:r w:rsidRPr="00E624B2">
        <w:t xml:space="preserve">Za obravnavo primerov odvrženih odpadkov v naravi so odgovorni tako državna inšpekcija kot mestni, občinski in medobčinski inšpektorji, odvisno od naslednjih dejavnikov: ali je povzročitelj odpadkov znan ali neznan, ali so odpadki odloženi na </w:t>
      </w:r>
      <w:r w:rsidRPr="00E624B2">
        <w:lastRenderedPageBreak/>
        <w:t>zemljišču v lasti države ali občine, ter ali gre za komunalne odpadke ali druge vrste odpadkov.</w:t>
      </w:r>
      <w:r w:rsidR="005E3B93">
        <w:t xml:space="preserve"> </w:t>
      </w:r>
    </w:p>
    <w:p w14:paraId="613F6EA5" w14:textId="153E26B9" w:rsidR="005E3B93" w:rsidRDefault="005E3B93" w:rsidP="005E3B93">
      <w:r>
        <w:t>V situacijah nezakonitega odloževanja odpadkov, kjer je povzročitelj identificiran in gre za komunalne odpadke, je odgovornost za nadzor v pristojnosti občin. V primerih, kjer je povzročitelj identificiran in gre za druge vrste odpadkov, je za ukrepanje pristojena državna inšepkcija.</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77777777" w:rsidR="00ED11BB" w:rsidRDefault="00E624B2" w:rsidP="00441578">
      <w:r w:rsidRPr="005E3B93">
        <w:rPr>
          <w:highlight w:val="yellow"/>
        </w:rPr>
        <w:t>Prijavo d</w:t>
      </w:r>
      <w:r w:rsidR="003807C7" w:rsidRPr="005E3B93">
        <w:rPr>
          <w:highlight w:val="yellow"/>
        </w:rPr>
        <w:t xml:space="preserve">ivje odlagališče </w:t>
      </w:r>
      <w:r w:rsidRPr="005E3B93">
        <w:rPr>
          <w:highlight w:val="yellow"/>
        </w:rPr>
        <w:t>ponavadi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Prijavo lahko opravimo osebno, po pošti ali elektronsko. Za elektronsko prijavo sta potrebna elektroska prijava in elektronski podpis. V obrazcu za prijavo moramo izpolniti podatke o kršitelju, opisati lokacijo in opis kršitve in pa napistati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Heading2"/>
      </w:pPr>
      <w:bookmarkStart w:id="8" w:name="_Toc136769589"/>
      <w:r>
        <w:t>3.2 DRUGI NAČINI PRIJAVE DIVJIH ODLAGALIŠČ</w:t>
      </w:r>
      <w:bookmarkEnd w:id="8"/>
    </w:p>
    <w:p w14:paraId="6A631712" w14:textId="66B01261"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prostovljci počistili to odlagališče. Lahko se jim tudi pridružimo kot prostovlojci pri čiščenju odlagališč. </w:t>
      </w:r>
    </w:p>
    <w:p w14:paraId="656F4DCA" w14:textId="7705F34A"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w:t>
      </w:r>
      <w:r w:rsidR="001F0A02">
        <w:lastRenderedPageBreak/>
        <w:t>imajo v pet minutnem videopostnetku, ta pa na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65014F">
        <w:instrText xml:space="preserve"> ADDIN ZOTERO_ITEM CSL_CITATION {"citationID":"O6KA76EU","properties":{"formattedCitation":"(Bagon, 2023)","plainCitation":"(Bagon, 2023)","noteIndex":0},"citationItems":[{"id":3,"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Heading1"/>
      </w:pPr>
      <w:bookmarkStart w:id="9" w:name="_Toc136769590"/>
      <w:r>
        <w:t>4 SPECIFIKACIJA ZAHTEV</w:t>
      </w:r>
      <w:bookmarkEnd w:id="9"/>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Heading2"/>
      </w:pPr>
      <w:bookmarkStart w:id="10" w:name="_Toc136769591"/>
      <w:r>
        <w:t>4.1 UPORABNIŠKE VLOGE</w:t>
      </w:r>
      <w:bookmarkEnd w:id="10"/>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12B3D845" w:rsidR="00704F60" w:rsidRDefault="00704F60" w:rsidP="00607E4F">
      <w:r w:rsidRPr="00E00E9C">
        <w:rPr>
          <w:i/>
          <w:iCs/>
        </w:rPr>
        <w:t>Administrator</w:t>
      </w:r>
      <w:r>
        <w:t xml:space="preserve"> </w:t>
      </w:r>
      <w:r w:rsidR="00F04411">
        <w:t>–</w:t>
      </w:r>
      <w:r>
        <w:t xml:space="preserve"> </w:t>
      </w:r>
      <w:r w:rsidR="00F04411">
        <w:t>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obestilo prejme prijave komentarjov uporabnikov in pa nove prijave divjih odlagališč, ki jih lahko potrdi ali pa zavrne, če je prijava lažna.</w:t>
      </w:r>
    </w:p>
    <w:p w14:paraId="14ED005D" w14:textId="393D63AC" w:rsidR="00E00E9C" w:rsidRDefault="00E00E9C" w:rsidP="00E00E9C">
      <w:pPr>
        <w:pStyle w:val="Heading2"/>
      </w:pPr>
      <w:bookmarkStart w:id="11" w:name="_Toc136769592"/>
      <w:r>
        <w:lastRenderedPageBreak/>
        <w:t>4.2 FUNKCIONALNE ZAHTEVE</w:t>
      </w:r>
      <w:bookmarkEnd w:id="11"/>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ListParagraph"/>
        <w:numPr>
          <w:ilvl w:val="0"/>
          <w:numId w:val="2"/>
        </w:numPr>
      </w:pPr>
      <w:r>
        <w:t>Gost izbere funkcionalnost Registracija uporabnika v sistem s klikom na gumb Registracija.</w:t>
      </w:r>
    </w:p>
    <w:p w14:paraId="010E949D" w14:textId="16F4C0A3" w:rsidR="002A31ED" w:rsidRDefault="002A31ED" w:rsidP="002A31ED">
      <w:pPr>
        <w:pStyle w:val="ListParagraph"/>
        <w:numPr>
          <w:ilvl w:val="0"/>
          <w:numId w:val="2"/>
        </w:numPr>
      </w:pPr>
      <w:r>
        <w:t>Sistem prikaže vnosna polja v katera gost vpiše podatke.</w:t>
      </w:r>
    </w:p>
    <w:p w14:paraId="752E96DD" w14:textId="76F22045" w:rsidR="002A31ED" w:rsidRDefault="002A31ED" w:rsidP="002A31ED">
      <w:pPr>
        <w:pStyle w:val="ListParagraph"/>
        <w:numPr>
          <w:ilvl w:val="0"/>
          <w:numId w:val="2"/>
        </w:numPr>
      </w:pPr>
      <w:r>
        <w:t>Gost izpolni vnosna polja: Uporabniško ime, Elektronska pošta, Geslo in Potrditev gesla</w:t>
      </w:r>
    </w:p>
    <w:p w14:paraId="6B151367" w14:textId="272810A9" w:rsidR="002A31ED" w:rsidRDefault="002A31ED" w:rsidP="002A31ED">
      <w:pPr>
        <w:pStyle w:val="ListParagraph"/>
        <w:numPr>
          <w:ilvl w:val="0"/>
          <w:numId w:val="2"/>
        </w:numPr>
      </w:pPr>
      <w:r>
        <w:t>Gost pritisne gumb Registracija</w:t>
      </w:r>
    </w:p>
    <w:p w14:paraId="624EB657" w14:textId="3939F6A4" w:rsidR="002A31ED" w:rsidRDefault="002A31ED" w:rsidP="002A31ED">
      <w:pPr>
        <w:pStyle w:val="ListParagraph"/>
        <w:numPr>
          <w:ilvl w:val="0"/>
          <w:numId w:val="2"/>
        </w:numPr>
      </w:pPr>
      <w:r>
        <w:t>Sistem prikaže sporočilo o uspešni registraciji</w:t>
      </w:r>
    </w:p>
    <w:p w14:paraId="46577853" w14:textId="5F29ED76" w:rsidR="002A31ED" w:rsidRDefault="00D0126E" w:rsidP="002A31ED">
      <w:r>
        <w:t>Izjemni tok(ovi):</w:t>
      </w:r>
    </w:p>
    <w:p w14:paraId="7D1125E3" w14:textId="1B543C02" w:rsidR="00D0126E" w:rsidRDefault="00D0126E" w:rsidP="002A31ED">
      <w:r>
        <w:t xml:space="preserve">Izjemni tok 1 </w:t>
      </w:r>
      <w:r w:rsidR="00992B4B">
        <w:t>–</w:t>
      </w:r>
      <w:r>
        <w:t xml:space="preserve"> Gost se ne more registirati,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479013D8" w:rsidR="0041686B" w:rsidRDefault="0041686B" w:rsidP="002A31ED">
      <w:r w:rsidRPr="00D0126E">
        <w:t xml:space="preserve">Izjemni tok </w:t>
      </w:r>
      <w:r>
        <w:t xml:space="preserve">4 – </w:t>
      </w:r>
      <w:r w:rsidRPr="00D0126E">
        <w:t xml:space="preserve">Gost se ne more registrirati, </w:t>
      </w:r>
      <w:r>
        <w:t xml:space="preserve">ker je dvakrat </w:t>
      </w:r>
      <w:r w:rsidR="004B63B2">
        <w:t>vnesel napačne podatke pri registracij, zato mora pri nalednjemo poskusu rešiti še reCAPTCHO</w:t>
      </w:r>
      <w:r w:rsidRPr="00D0126E">
        <w:t>.</w:t>
      </w:r>
    </w:p>
    <w:p w14:paraId="22C662A5" w14:textId="5985FF7F" w:rsidR="00D0126E" w:rsidRDefault="00D0126E" w:rsidP="002A31ED">
      <w:r>
        <w:t>Poseldice – Gostu se ust</w:t>
      </w:r>
      <w:r w:rsidR="00992B4B">
        <w:t>vari uporabnšiki račun.</w:t>
      </w:r>
      <w:r w:rsidR="004B63B2">
        <w:t xml:space="preserve"> ReCAPTCHA pomaga pri zaščiti spletne strani pred spamom in zlorabo.</w:t>
      </w:r>
    </w:p>
    <w:p w14:paraId="437F9F96" w14:textId="1A29334F" w:rsidR="00992B4B" w:rsidRDefault="00992B4B" w:rsidP="002A31ED">
      <w:r>
        <w:t xml:space="preserve">Prioriteta funkcionalosti – </w:t>
      </w:r>
      <w:r w:rsidRPr="00992B4B">
        <w:rPr>
          <w:i/>
          <w:iCs/>
        </w:rPr>
        <w:t>Must have</w:t>
      </w:r>
    </w:p>
    <w:p w14:paraId="4AB1E538" w14:textId="06C382E0" w:rsidR="00992B4B" w:rsidRDefault="00992B4B" w:rsidP="002A31ED">
      <w:r w:rsidRPr="00992B4B">
        <w:rPr>
          <w:i/>
          <w:iCs/>
        </w:rPr>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ListParagraph"/>
        <w:numPr>
          <w:ilvl w:val="0"/>
          <w:numId w:val="3"/>
        </w:numPr>
      </w:pPr>
      <w:r>
        <w:t>Administrator ali registriran uporabnik klikne gumb Prijava.</w:t>
      </w:r>
    </w:p>
    <w:p w14:paraId="5C52FDCC" w14:textId="5FFD8F73" w:rsidR="00992B4B" w:rsidRDefault="00992B4B" w:rsidP="00992B4B">
      <w:pPr>
        <w:pStyle w:val="ListParagraph"/>
        <w:numPr>
          <w:ilvl w:val="0"/>
          <w:numId w:val="3"/>
        </w:numPr>
      </w:pPr>
      <w:r>
        <w:t>Sistem prikaže vnosna polja, ki jih administrator ali registriran uporabnik izpolni.</w:t>
      </w:r>
    </w:p>
    <w:p w14:paraId="2D798B57" w14:textId="15471886" w:rsidR="00992B4B" w:rsidRDefault="00992B4B" w:rsidP="00992B4B">
      <w:pPr>
        <w:pStyle w:val="ListParagraph"/>
        <w:numPr>
          <w:ilvl w:val="0"/>
          <w:numId w:val="3"/>
        </w:numPr>
      </w:pPr>
      <w:r>
        <w:t>Administrator ali registriran uporabnik izpolni vnosna polja: Elektronska pošta in geslo</w:t>
      </w:r>
    </w:p>
    <w:p w14:paraId="6F62F71C" w14:textId="08673FBE" w:rsidR="00992B4B" w:rsidRDefault="00992B4B" w:rsidP="00992B4B">
      <w:pPr>
        <w:pStyle w:val="ListParagraph"/>
        <w:numPr>
          <w:ilvl w:val="0"/>
          <w:numId w:val="3"/>
        </w:numPr>
      </w:pPr>
      <w:r>
        <w:t>Administrator ali registriran uporabnik klikne Prijava</w:t>
      </w:r>
    </w:p>
    <w:p w14:paraId="32E64293" w14:textId="35DFCC7B" w:rsidR="008541CC" w:rsidRDefault="00992B4B" w:rsidP="008541CC">
      <w:pPr>
        <w:pStyle w:val="ListParagraph"/>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ovi):</w:t>
      </w:r>
    </w:p>
    <w:p w14:paraId="552A8FE0" w14:textId="1A45220E" w:rsidR="008541CC" w:rsidRDefault="008541CC" w:rsidP="008541CC">
      <w:r>
        <w:lastRenderedPageBreak/>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593DC2B1" w:rsidR="00462621" w:rsidRDefault="00462621" w:rsidP="00462621">
      <w:r>
        <w:t>Izjemni tok 3 – Administrator ali registriran uporabnik se ne more prijaviti, ker je dvakrat  vnesel napačno geslo ali napačen elktroski naslov, zato se ob naslednji prijavi pojavi reCAPTCHA, ki jo je potrebno rešiti, za ponovno možnost prijave.</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V izjemnem toku 3 uporabnik ali administrator mora rešiti reCAPTCHO, to pomaga pri zaščiti spletne strani.</w:t>
      </w:r>
    </w:p>
    <w:p w14:paraId="426DD8AB" w14:textId="5E2C93F4" w:rsidR="008541CC" w:rsidRDefault="008541CC" w:rsidP="008541CC">
      <w:r>
        <w:t xml:space="preserve">Prioriteta funkcionalnosti – </w:t>
      </w:r>
      <w:r w:rsidRPr="008541CC">
        <w:rPr>
          <w:i/>
          <w:iCs/>
        </w:rPr>
        <w:t>Must have</w:t>
      </w:r>
    </w:p>
    <w:p w14:paraId="58103075" w14:textId="0E02B4E2" w:rsidR="008541CC" w:rsidRDefault="008541CC" w:rsidP="008541CC">
      <w:r w:rsidRPr="008541CC">
        <w:rPr>
          <w:i/>
          <w:iCs/>
        </w:rPr>
        <w:t>Ogled podrobnosti divjega odlagališča na zemljevidu(F3)</w:t>
      </w:r>
      <w:r>
        <w:t xml:space="preserve"> – Administrator, registriran uporabnik ali gost si izberejo divje odlagališče na zmeljevidu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ListParagraph"/>
        <w:numPr>
          <w:ilvl w:val="0"/>
          <w:numId w:val="4"/>
        </w:numPr>
      </w:pPr>
      <w:r>
        <w:t>Gost, administrator ali registriran uporabnik, izberejo divje odlagališče na zemljevidu</w:t>
      </w:r>
    </w:p>
    <w:p w14:paraId="48E6CAAB" w14:textId="565C2FF5" w:rsidR="00A50623" w:rsidRDefault="00A50623" w:rsidP="00A50623">
      <w:pPr>
        <w:pStyle w:val="ListParagraph"/>
        <w:numPr>
          <w:ilvl w:val="0"/>
          <w:numId w:val="4"/>
        </w:numPr>
      </w:pPr>
      <w:r>
        <w:t>Preusmerjeni so na stran s podrobnostmi o divjem odlaglišču. Gost vidi le podatke o odalgališču, registriran uporabnik vidi tudi komentarje, administrator pa vidi tudi gumb, ki označi odlagaliče kot sanirano oziroma kot neočiščeno.</w:t>
      </w:r>
    </w:p>
    <w:p w14:paraId="447D3455" w14:textId="1CEB5E52" w:rsidR="00A50623" w:rsidRDefault="00A50623" w:rsidP="00A50623">
      <w:r>
        <w:t xml:space="preserve">Prioriteta funkcionalnosti – </w:t>
      </w:r>
      <w:r w:rsidRPr="00A50623">
        <w:rPr>
          <w:i/>
          <w:iCs/>
        </w:rPr>
        <w:t>Must have</w:t>
      </w:r>
    </w:p>
    <w:p w14:paraId="441F770C" w14:textId="7533FD4F" w:rsidR="00A50623" w:rsidRDefault="00A50623" w:rsidP="00A50623">
      <w:r w:rsidRPr="00C47245">
        <w:rPr>
          <w:i/>
          <w:iCs/>
        </w:rPr>
        <w:t>Komentiranje divjih odlagališč(F4)</w:t>
      </w:r>
      <w:r>
        <w:t xml:space="preserve"> – registriran uporabnik ali administrator lahko komentira pod podrobnostmi oziroma inforamcijami o divjem odlagališču.</w:t>
      </w:r>
    </w:p>
    <w:p w14:paraId="54378415" w14:textId="77256BDD" w:rsidR="00C47245" w:rsidRDefault="00C47245" w:rsidP="00A50623">
      <w:r>
        <w:t>Osnovni tok:</w:t>
      </w:r>
    </w:p>
    <w:p w14:paraId="5469B985" w14:textId="522745B6" w:rsidR="00C47245" w:rsidRDefault="00C47245" w:rsidP="00C47245">
      <w:pPr>
        <w:pStyle w:val="ListParagraph"/>
        <w:numPr>
          <w:ilvl w:val="0"/>
          <w:numId w:val="5"/>
        </w:numPr>
      </w:pPr>
      <w:r>
        <w:t>Prijava v sistem</w:t>
      </w:r>
    </w:p>
    <w:p w14:paraId="69D6D9A3" w14:textId="4D74F99E" w:rsidR="00C47245" w:rsidRDefault="00C47245" w:rsidP="00C47245">
      <w:pPr>
        <w:pStyle w:val="ListParagraph"/>
        <w:numPr>
          <w:ilvl w:val="0"/>
          <w:numId w:val="5"/>
        </w:numPr>
      </w:pPr>
      <w:r>
        <w:t>Izbira divjega odlagališča s klikom na lokacijo na zemljevidu.</w:t>
      </w:r>
    </w:p>
    <w:p w14:paraId="6113E54D" w14:textId="10CD5356" w:rsidR="00C47245" w:rsidRDefault="00C47245" w:rsidP="00C47245">
      <w:pPr>
        <w:pStyle w:val="ListParagraph"/>
        <w:numPr>
          <w:ilvl w:val="0"/>
          <w:numId w:val="5"/>
        </w:numPr>
      </w:pPr>
      <w:r>
        <w:t>Sistem prikaže informacije o odlagališču pod katerimi so tudi komentarji</w:t>
      </w:r>
    </w:p>
    <w:p w14:paraId="762EF6C0" w14:textId="6DB633AB" w:rsidR="00C47245" w:rsidRDefault="00C47245" w:rsidP="00C47245">
      <w:pPr>
        <w:pStyle w:val="ListParagraph"/>
        <w:numPr>
          <w:ilvl w:val="0"/>
          <w:numId w:val="5"/>
        </w:numPr>
      </w:pPr>
      <w:r>
        <w:t>Registriran uporabnik ali administrator vneseta komentar v besedilno polje</w:t>
      </w:r>
    </w:p>
    <w:p w14:paraId="692E13A3" w14:textId="1A2AC17E" w:rsidR="00C47245" w:rsidRDefault="00C47245" w:rsidP="00C47245">
      <w:pPr>
        <w:pStyle w:val="ListParagraph"/>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lastRenderedPageBreak/>
        <w:t xml:space="preserve">Prioriteta funkcionalnosti – </w:t>
      </w:r>
      <w:r w:rsidR="004A03F6">
        <w:rPr>
          <w:i/>
          <w:iCs/>
        </w:rPr>
        <w:t>Wont't have</w:t>
      </w:r>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ListParagraph"/>
        <w:numPr>
          <w:ilvl w:val="0"/>
          <w:numId w:val="6"/>
        </w:numPr>
      </w:pPr>
      <w:r>
        <w:t xml:space="preserve">Prijava v sistem </w:t>
      </w:r>
    </w:p>
    <w:p w14:paraId="09755EA0" w14:textId="457509D5" w:rsidR="00A27AE0" w:rsidRDefault="00A27AE0" w:rsidP="00A27AE0">
      <w:pPr>
        <w:pStyle w:val="ListParagraph"/>
        <w:numPr>
          <w:ilvl w:val="0"/>
          <w:numId w:val="6"/>
        </w:numPr>
      </w:pPr>
      <w:r>
        <w:t>Izbira divjega odlagališča s klikom na lokacijo na zemljevidu</w:t>
      </w:r>
    </w:p>
    <w:p w14:paraId="6587ACCA" w14:textId="77777777" w:rsidR="00A27AE0" w:rsidRDefault="00A27AE0" w:rsidP="00A27AE0">
      <w:pPr>
        <w:pStyle w:val="ListParagraph"/>
        <w:numPr>
          <w:ilvl w:val="0"/>
          <w:numId w:val="6"/>
        </w:numPr>
      </w:pPr>
      <w:r>
        <w:t>Sistem prikaže informacije o odlagališču pod katerimi so tudi komentarji</w:t>
      </w:r>
    </w:p>
    <w:p w14:paraId="15CDFC3B" w14:textId="77777777" w:rsidR="00A27AE0" w:rsidRDefault="00A27AE0" w:rsidP="00A27AE0">
      <w:pPr>
        <w:pStyle w:val="ListParagraph"/>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ListParagraph"/>
        <w:numPr>
          <w:ilvl w:val="0"/>
          <w:numId w:val="6"/>
        </w:numPr>
      </w:pPr>
      <w:r>
        <w:t>Sistem vpraša administratorja ali registriranega uporabnika, če res želi izbrisati komentar.</w:t>
      </w:r>
    </w:p>
    <w:p w14:paraId="777D3486" w14:textId="77777777" w:rsidR="00A27AE0" w:rsidRDefault="00A27AE0" w:rsidP="00A27AE0">
      <w:pPr>
        <w:pStyle w:val="ListParagraph"/>
        <w:numPr>
          <w:ilvl w:val="0"/>
          <w:numId w:val="6"/>
        </w:numPr>
      </w:pPr>
      <w:r>
        <w:t>Administrator ali registriran uporabnik izbereta DA gumb.</w:t>
      </w:r>
    </w:p>
    <w:p w14:paraId="146AD735" w14:textId="6706591A" w:rsidR="00A27AE0" w:rsidRDefault="00A27AE0" w:rsidP="00A27AE0">
      <w:r>
        <w:t>Alternativni tok(ovi):</w:t>
      </w:r>
    </w:p>
    <w:p w14:paraId="614B1C18" w14:textId="77777777" w:rsidR="00A27AE0" w:rsidRDefault="00A27AE0" w:rsidP="00A27AE0">
      <w:pPr>
        <w:pStyle w:val="ListParagraph"/>
        <w:numPr>
          <w:ilvl w:val="0"/>
          <w:numId w:val="8"/>
        </w:numPr>
      </w:pPr>
      <w:r>
        <w:t xml:space="preserve">Prijava v sistem </w:t>
      </w:r>
    </w:p>
    <w:p w14:paraId="1981B08B" w14:textId="77777777" w:rsidR="00A27AE0" w:rsidRDefault="00A27AE0" w:rsidP="00A27AE0">
      <w:pPr>
        <w:pStyle w:val="ListParagraph"/>
        <w:numPr>
          <w:ilvl w:val="0"/>
          <w:numId w:val="8"/>
        </w:numPr>
      </w:pPr>
      <w:r>
        <w:t>Izbira divjega odlagališča s klikom na lokacijo na zemljevidu</w:t>
      </w:r>
    </w:p>
    <w:p w14:paraId="1F5E8696" w14:textId="77777777" w:rsidR="00A27AE0" w:rsidRDefault="00A27AE0" w:rsidP="00A27AE0">
      <w:pPr>
        <w:pStyle w:val="ListParagraph"/>
        <w:numPr>
          <w:ilvl w:val="0"/>
          <w:numId w:val="8"/>
        </w:numPr>
      </w:pPr>
      <w:r>
        <w:t>Sistem prikaže informacije o odlagališču pod katerimi so tudi komentarji</w:t>
      </w:r>
    </w:p>
    <w:p w14:paraId="085DE3EA" w14:textId="77777777" w:rsidR="00A27AE0" w:rsidRDefault="00A27AE0" w:rsidP="00A27AE0">
      <w:pPr>
        <w:pStyle w:val="ListParagraph"/>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ListParagraph"/>
        <w:numPr>
          <w:ilvl w:val="0"/>
          <w:numId w:val="8"/>
        </w:numPr>
      </w:pPr>
      <w:r>
        <w:t>Sistem vpraša administratorja ali registriranega uporabnika, če res želi izbrisati komentar.</w:t>
      </w:r>
    </w:p>
    <w:p w14:paraId="500F9CFF" w14:textId="231A14F9" w:rsidR="00A27AE0" w:rsidRDefault="00A27AE0" w:rsidP="00A27AE0">
      <w:pPr>
        <w:pStyle w:val="ListParagraph"/>
        <w:numPr>
          <w:ilvl w:val="0"/>
          <w:numId w:val="8"/>
        </w:numPr>
      </w:pPr>
      <w:r>
        <w:t>Administrator ali registriran uporabnik izbereta NE gumb.</w:t>
      </w:r>
    </w:p>
    <w:p w14:paraId="26393FEB" w14:textId="39FA6284" w:rsidR="00A27AE0" w:rsidRDefault="00A27AE0" w:rsidP="00A27AE0">
      <w:r>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r w:rsidR="004A03F6">
        <w:rPr>
          <w:i/>
          <w:iCs/>
        </w:rPr>
        <w:t>Won't</w:t>
      </w:r>
      <w:r w:rsidRPr="00A27AE0">
        <w:rPr>
          <w:i/>
          <w:iCs/>
        </w:rPr>
        <w:t xml:space="preserve"> have</w:t>
      </w:r>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ListParagraph"/>
        <w:numPr>
          <w:ilvl w:val="0"/>
          <w:numId w:val="10"/>
        </w:numPr>
      </w:pPr>
      <w:r>
        <w:t xml:space="preserve">Prijava v sistem </w:t>
      </w:r>
    </w:p>
    <w:p w14:paraId="6FECF316" w14:textId="77777777" w:rsidR="00070825" w:rsidRDefault="00070825" w:rsidP="00070825">
      <w:pPr>
        <w:pStyle w:val="ListParagraph"/>
        <w:numPr>
          <w:ilvl w:val="0"/>
          <w:numId w:val="10"/>
        </w:numPr>
      </w:pPr>
      <w:r>
        <w:t>Izbira divjega odlagališča s klikom na lokacijo na zemljevidu</w:t>
      </w:r>
    </w:p>
    <w:p w14:paraId="70368FF8" w14:textId="77777777" w:rsidR="00070825" w:rsidRDefault="00070825" w:rsidP="00070825">
      <w:pPr>
        <w:pStyle w:val="ListParagraph"/>
        <w:numPr>
          <w:ilvl w:val="0"/>
          <w:numId w:val="10"/>
        </w:numPr>
      </w:pPr>
      <w:r>
        <w:t>Sistem prikaže informacije o odlagališču pod katerimi so tudi komentarji</w:t>
      </w:r>
    </w:p>
    <w:p w14:paraId="4559CC73" w14:textId="75A29BA2" w:rsidR="00070825" w:rsidRDefault="00070825" w:rsidP="00070825">
      <w:pPr>
        <w:pStyle w:val="ListParagraph"/>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ListParagraph"/>
        <w:numPr>
          <w:ilvl w:val="0"/>
          <w:numId w:val="10"/>
        </w:numPr>
      </w:pPr>
      <w:r>
        <w:t>Sistem vpraša registriranega uporabnika, če res želi prijaviti komentar.</w:t>
      </w:r>
    </w:p>
    <w:p w14:paraId="46A492CE" w14:textId="7AC90458" w:rsidR="00070825" w:rsidRDefault="00070825" w:rsidP="00070825">
      <w:pPr>
        <w:pStyle w:val="ListParagraph"/>
        <w:numPr>
          <w:ilvl w:val="0"/>
          <w:numId w:val="10"/>
        </w:numPr>
      </w:pPr>
      <w:r>
        <w:t>Registriran uporabnik izbere DA gumb.</w:t>
      </w:r>
    </w:p>
    <w:p w14:paraId="235973E8" w14:textId="31B5CA15" w:rsidR="00070825" w:rsidRDefault="00070825" w:rsidP="00070825">
      <w:r>
        <w:t>Alternativni tok(ovi):</w:t>
      </w:r>
    </w:p>
    <w:p w14:paraId="7890B76F" w14:textId="77777777" w:rsidR="00070825" w:rsidRDefault="00070825" w:rsidP="00070825">
      <w:pPr>
        <w:pStyle w:val="ListParagraph"/>
        <w:numPr>
          <w:ilvl w:val="0"/>
          <w:numId w:val="11"/>
        </w:numPr>
      </w:pPr>
      <w:r>
        <w:lastRenderedPageBreak/>
        <w:t xml:space="preserve">Prijava v sistem </w:t>
      </w:r>
    </w:p>
    <w:p w14:paraId="62DA1189" w14:textId="77777777" w:rsidR="00070825" w:rsidRDefault="00070825" w:rsidP="00070825">
      <w:pPr>
        <w:pStyle w:val="ListParagraph"/>
        <w:numPr>
          <w:ilvl w:val="0"/>
          <w:numId w:val="11"/>
        </w:numPr>
      </w:pPr>
      <w:r>
        <w:t>Izbira divjega odlagališča s klikom na lokacijo na zemljevidu</w:t>
      </w:r>
    </w:p>
    <w:p w14:paraId="62DFAA7B" w14:textId="77777777" w:rsidR="00070825" w:rsidRDefault="00070825" w:rsidP="00070825">
      <w:pPr>
        <w:pStyle w:val="ListParagraph"/>
        <w:numPr>
          <w:ilvl w:val="0"/>
          <w:numId w:val="11"/>
        </w:numPr>
      </w:pPr>
      <w:r>
        <w:t>Sistem prikaže informacije o odlagališču pod katerimi so tudi komentarji</w:t>
      </w:r>
    </w:p>
    <w:p w14:paraId="399C183C" w14:textId="77777777" w:rsidR="00070825" w:rsidRDefault="00070825" w:rsidP="00070825">
      <w:pPr>
        <w:pStyle w:val="ListParagraph"/>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ListParagraph"/>
        <w:numPr>
          <w:ilvl w:val="0"/>
          <w:numId w:val="11"/>
        </w:numPr>
      </w:pPr>
      <w:r>
        <w:t>Sistem vpraša registriranega uporabnika, če res želi prijaviti komentar.</w:t>
      </w:r>
    </w:p>
    <w:p w14:paraId="116D7014" w14:textId="786878D5" w:rsidR="00070825" w:rsidRDefault="00070825" w:rsidP="00070825">
      <w:pPr>
        <w:pStyle w:val="ListParagraph"/>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r w:rsidR="004A03F6">
        <w:rPr>
          <w:i/>
          <w:iCs/>
        </w:rPr>
        <w:t>Won't</w:t>
      </w:r>
      <w:r w:rsidRPr="00070825">
        <w:rPr>
          <w:i/>
          <w:iCs/>
        </w:rPr>
        <w:t xml:space="preserve"> have</w:t>
      </w:r>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ListParagraph"/>
        <w:numPr>
          <w:ilvl w:val="0"/>
          <w:numId w:val="12"/>
        </w:numPr>
      </w:pPr>
      <w:r>
        <w:t>Prijava v sistem.</w:t>
      </w:r>
    </w:p>
    <w:p w14:paraId="614F08B4" w14:textId="1F7AD450" w:rsidR="00960FC2" w:rsidRDefault="00960FC2" w:rsidP="00960FC2">
      <w:pPr>
        <w:pStyle w:val="ListParagraph"/>
        <w:numPr>
          <w:ilvl w:val="0"/>
          <w:numId w:val="12"/>
        </w:numPr>
      </w:pPr>
      <w:r>
        <w:t>Klik na gumb obvestila.</w:t>
      </w:r>
    </w:p>
    <w:p w14:paraId="2E59C3C4" w14:textId="1F01B49E" w:rsidR="00960FC2" w:rsidRDefault="00960FC2" w:rsidP="00960FC2">
      <w:pPr>
        <w:pStyle w:val="ListParagraph"/>
        <w:numPr>
          <w:ilvl w:val="0"/>
          <w:numId w:val="12"/>
        </w:numPr>
      </w:pPr>
      <w:r>
        <w:t>Sistem prikaže obvestila.</w:t>
      </w:r>
    </w:p>
    <w:p w14:paraId="2F773DEE" w14:textId="68D3C38C" w:rsidR="00960FC2" w:rsidRDefault="00960FC2" w:rsidP="00960FC2">
      <w:pPr>
        <w:pStyle w:val="ListParagraph"/>
        <w:numPr>
          <w:ilvl w:val="0"/>
          <w:numId w:val="12"/>
        </w:numPr>
      </w:pPr>
      <w:r>
        <w:t>Izbira obvestila za neprimeren komentar.</w:t>
      </w:r>
    </w:p>
    <w:p w14:paraId="4465A69A" w14:textId="0F8E8011" w:rsidR="00960FC2" w:rsidRDefault="00960FC2" w:rsidP="00960FC2">
      <w:pPr>
        <w:pStyle w:val="ListParagraph"/>
        <w:numPr>
          <w:ilvl w:val="0"/>
          <w:numId w:val="12"/>
        </w:numPr>
      </w:pPr>
      <w:r>
        <w:t>Sistem prikaže Informacije o divjem odlagališču in prijavljen komentar.</w:t>
      </w:r>
    </w:p>
    <w:p w14:paraId="3E5F4ED5" w14:textId="79E2DEE9" w:rsidR="00960FC2" w:rsidRDefault="00960FC2" w:rsidP="00960FC2">
      <w:pPr>
        <w:pStyle w:val="ListParagraph"/>
        <w:numPr>
          <w:ilvl w:val="0"/>
          <w:numId w:val="12"/>
        </w:numPr>
      </w:pPr>
      <w:r>
        <w:t>Komentar je primeren, klik na gumb ignoriraj.</w:t>
      </w:r>
    </w:p>
    <w:p w14:paraId="4480DC89" w14:textId="5AC4AD0B" w:rsidR="00960FC2" w:rsidRDefault="00960FC2" w:rsidP="00960FC2">
      <w:r>
        <w:t>Altrenativni tok(ovi):</w:t>
      </w:r>
    </w:p>
    <w:p w14:paraId="74046E94" w14:textId="581006D4" w:rsidR="00960FC2" w:rsidRDefault="00960FC2" w:rsidP="00960FC2">
      <w:pPr>
        <w:pStyle w:val="ListParagraph"/>
        <w:numPr>
          <w:ilvl w:val="0"/>
          <w:numId w:val="13"/>
        </w:numPr>
      </w:pPr>
      <w:r>
        <w:t>Prijava v sistem.</w:t>
      </w:r>
    </w:p>
    <w:p w14:paraId="69130EB0" w14:textId="4694DDDB" w:rsidR="00960FC2" w:rsidRDefault="00960FC2" w:rsidP="00960FC2">
      <w:pPr>
        <w:pStyle w:val="ListParagraph"/>
        <w:numPr>
          <w:ilvl w:val="0"/>
          <w:numId w:val="13"/>
        </w:numPr>
      </w:pPr>
      <w:r>
        <w:t>Klik na gumb obvestila.</w:t>
      </w:r>
    </w:p>
    <w:p w14:paraId="1B275792" w14:textId="2B50673A" w:rsidR="00960FC2" w:rsidRDefault="00960FC2" w:rsidP="00960FC2">
      <w:pPr>
        <w:pStyle w:val="ListParagraph"/>
        <w:numPr>
          <w:ilvl w:val="0"/>
          <w:numId w:val="13"/>
        </w:numPr>
      </w:pPr>
      <w:r>
        <w:t>Sistem prikaže obvestila.</w:t>
      </w:r>
    </w:p>
    <w:p w14:paraId="4F574984" w14:textId="1FFC40D8" w:rsidR="00960FC2" w:rsidRDefault="00960FC2" w:rsidP="00960FC2">
      <w:pPr>
        <w:pStyle w:val="ListParagraph"/>
        <w:numPr>
          <w:ilvl w:val="0"/>
          <w:numId w:val="13"/>
        </w:numPr>
      </w:pPr>
      <w:r>
        <w:t>Izbira obvestila za neprimeren komentar.</w:t>
      </w:r>
    </w:p>
    <w:p w14:paraId="62AC1FBF" w14:textId="676B71DE" w:rsidR="00960FC2" w:rsidRDefault="00960FC2" w:rsidP="00960FC2">
      <w:pPr>
        <w:pStyle w:val="ListParagraph"/>
        <w:numPr>
          <w:ilvl w:val="0"/>
          <w:numId w:val="13"/>
        </w:numPr>
      </w:pPr>
      <w:r>
        <w:t>Sistem prikaže Informacije o divjem odlagališču in prijavljen komentar.</w:t>
      </w:r>
    </w:p>
    <w:p w14:paraId="32D0A47B" w14:textId="02480FB0" w:rsidR="0018356E" w:rsidRDefault="00960FC2" w:rsidP="0018356E">
      <w:pPr>
        <w:pStyle w:val="ListParagraph"/>
        <w:numPr>
          <w:ilvl w:val="0"/>
          <w:numId w:val="13"/>
        </w:numPr>
      </w:pPr>
      <w:r>
        <w:t>Komentar je neprimeren, klik na gumb zbriši.</w:t>
      </w:r>
    </w:p>
    <w:p w14:paraId="72F2ABC0" w14:textId="4CB477AF" w:rsidR="0018356E" w:rsidRDefault="0018356E" w:rsidP="0018356E">
      <w:r>
        <w:t>Posledice – Pri osnovnem toku komentar ni izbrisan in prijava je odstranjena iz obvestil administratorja. Pri alternativenm toku pa je komentar izbirsan in prijava je odstranjena iz obvestil.</w:t>
      </w:r>
    </w:p>
    <w:p w14:paraId="03EF2736" w14:textId="4DD53BA6" w:rsidR="0018356E" w:rsidRDefault="0018356E" w:rsidP="0018356E">
      <w:r>
        <w:t>Prioriteta funkcionalnosti –</w:t>
      </w:r>
      <w:r w:rsidR="004A03F6">
        <w:rPr>
          <w:i/>
          <w:iCs/>
        </w:rPr>
        <w:t xml:space="preserve">Won't </w:t>
      </w:r>
      <w:r w:rsidRPr="0018356E">
        <w:rPr>
          <w:i/>
          <w:iCs/>
        </w:rPr>
        <w:t>have</w:t>
      </w:r>
    </w:p>
    <w:p w14:paraId="19F2A5DE" w14:textId="7710EC9A" w:rsidR="0018356E" w:rsidRDefault="0018356E" w:rsidP="0018356E">
      <w:r w:rsidRPr="0018356E">
        <w:rPr>
          <w:i/>
          <w:iCs/>
        </w:rPr>
        <w:t>Pomoč uporabnikom pri uporabi sistema(F8)</w:t>
      </w:r>
      <w:r>
        <w:t xml:space="preserve"> – Gost, regist</w:t>
      </w:r>
      <w:r w:rsidR="00C90BB1">
        <w:t>r</w:t>
      </w:r>
      <w:r>
        <w:t>iran uporabnik ali administrator lahko preberjo navodila, ki opisjujejo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ListParagraph"/>
        <w:numPr>
          <w:ilvl w:val="0"/>
          <w:numId w:val="14"/>
        </w:numPr>
      </w:pPr>
      <w:r>
        <w:lastRenderedPageBreak/>
        <w:t>Gost, registriran uporabnik ali administrator vstopijo na spleto stran</w:t>
      </w:r>
    </w:p>
    <w:p w14:paraId="60B972D4" w14:textId="7ABCC244" w:rsidR="00C90BB1" w:rsidRDefault="00C90BB1" w:rsidP="00C90BB1">
      <w:pPr>
        <w:pStyle w:val="ListParagraph"/>
        <w:numPr>
          <w:ilvl w:val="0"/>
          <w:numId w:val="14"/>
        </w:numPr>
      </w:pPr>
      <w:r>
        <w:t>Gost, registriran uporabnik ali administrator kliknejo na gumb pomoč</w:t>
      </w:r>
    </w:p>
    <w:p w14:paraId="5C274CA5" w14:textId="0895226F" w:rsidR="00C90BB1" w:rsidRDefault="00C90BB1" w:rsidP="00C90BB1">
      <w:pPr>
        <w:pStyle w:val="ListParagraph"/>
        <w:numPr>
          <w:ilvl w:val="0"/>
          <w:numId w:val="14"/>
        </w:numPr>
      </w:pPr>
      <w:r>
        <w:t>Sistem jim prikaže navodila za uporabo aplikacije</w:t>
      </w:r>
    </w:p>
    <w:p w14:paraId="058912CD" w14:textId="413A9C9D" w:rsidR="00C90BB1" w:rsidRDefault="00C90BB1" w:rsidP="00C90BB1">
      <w:r>
        <w:t xml:space="preserve">Prioriteta funkcionalnosti – </w:t>
      </w:r>
      <w:r w:rsidRPr="00C90BB1">
        <w:rPr>
          <w:i/>
          <w:iCs/>
        </w:rPr>
        <w:t>Could have</w:t>
      </w:r>
    </w:p>
    <w:p w14:paraId="3AB982DF" w14:textId="7BAC1AED" w:rsidR="00C90BB1" w:rsidRDefault="007A7D78" w:rsidP="00C90BB1">
      <w:r w:rsidRPr="001976F0">
        <w:rPr>
          <w:i/>
          <w:iCs/>
        </w:rPr>
        <w:t>Spreminjanje podatkov svojega profila(F9)</w:t>
      </w:r>
      <w:r>
        <w:t xml:space="preserve"> – Registriran uporabnik ali administrator lahko spreminjata uporabniško ime, geslo ali elektronski naslov svojega profila.</w:t>
      </w:r>
    </w:p>
    <w:p w14:paraId="3C38B573" w14:textId="21842054" w:rsidR="007A7D78" w:rsidRDefault="001976F0" w:rsidP="00C90BB1">
      <w:r>
        <w:t>Osnovni tok:</w:t>
      </w:r>
    </w:p>
    <w:p w14:paraId="00986AD6" w14:textId="6471BA7C" w:rsidR="001976F0" w:rsidRDefault="001976F0" w:rsidP="001976F0">
      <w:pPr>
        <w:pStyle w:val="ListParagraph"/>
        <w:numPr>
          <w:ilvl w:val="0"/>
          <w:numId w:val="15"/>
        </w:numPr>
      </w:pPr>
      <w:r>
        <w:t>Prijava v sistem</w:t>
      </w:r>
    </w:p>
    <w:p w14:paraId="3D95A794" w14:textId="519D7B40" w:rsidR="001976F0" w:rsidRDefault="001976F0" w:rsidP="001976F0">
      <w:pPr>
        <w:pStyle w:val="ListParagraph"/>
        <w:numPr>
          <w:ilvl w:val="0"/>
          <w:numId w:val="15"/>
        </w:numPr>
      </w:pPr>
      <w:r>
        <w:t>Registriran uporabnik ali administrator  klikneta gumb uredi profil</w:t>
      </w:r>
    </w:p>
    <w:p w14:paraId="62CB5709" w14:textId="3D7A7C0C" w:rsidR="001976F0" w:rsidRDefault="001976F0" w:rsidP="001976F0">
      <w:pPr>
        <w:pStyle w:val="ListParagraph"/>
        <w:numPr>
          <w:ilvl w:val="0"/>
          <w:numId w:val="15"/>
        </w:numPr>
      </w:pPr>
      <w:r>
        <w:t>Sistem prikaže polja za vnos podatkov, tako kot pri registraciji samo, da so že zapoljnena s podatki računa.</w:t>
      </w:r>
    </w:p>
    <w:p w14:paraId="520A287A" w14:textId="6FB3DC40" w:rsidR="001976F0" w:rsidRDefault="001976F0" w:rsidP="001976F0">
      <w:pPr>
        <w:pStyle w:val="ListParagraph"/>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567BAB85" w:rsidR="001976F0" w:rsidRDefault="001976F0" w:rsidP="001976F0">
      <w:r>
        <w:t xml:space="preserve">Piroriteta funkcionalnosti – </w:t>
      </w:r>
      <w:r w:rsidRPr="001976F0">
        <w:rPr>
          <w:i/>
          <w:iCs/>
        </w:rPr>
        <w:t>Must have</w:t>
      </w:r>
    </w:p>
    <w:p w14:paraId="1E318DA0" w14:textId="7E4B9A5D" w:rsidR="001976F0" w:rsidRDefault="001976F0" w:rsidP="001976F0">
      <w:r w:rsidRPr="009C03CE">
        <w:rPr>
          <w:i/>
          <w:iCs/>
        </w:rPr>
        <w:t>Izbris profila(F10)</w:t>
      </w:r>
      <w:r>
        <w:t xml:space="preserve"> – Registriran uporabnik ali administrator lahko izbrišeta svoj profil.</w:t>
      </w:r>
    </w:p>
    <w:p w14:paraId="50759BD5" w14:textId="1097DE0B" w:rsidR="001976F0" w:rsidRDefault="001976F0" w:rsidP="001976F0">
      <w:r>
        <w:t>Osnovni tok:</w:t>
      </w:r>
    </w:p>
    <w:p w14:paraId="466D6A12" w14:textId="77777777" w:rsidR="001976F0" w:rsidRDefault="001976F0" w:rsidP="001976F0">
      <w:pPr>
        <w:pStyle w:val="ListParagraph"/>
        <w:numPr>
          <w:ilvl w:val="0"/>
          <w:numId w:val="16"/>
        </w:numPr>
      </w:pPr>
      <w:r>
        <w:t>Prijava v sistem</w:t>
      </w:r>
    </w:p>
    <w:p w14:paraId="6E8B0F20" w14:textId="77777777" w:rsidR="001976F0" w:rsidRDefault="001976F0" w:rsidP="001976F0">
      <w:pPr>
        <w:pStyle w:val="ListParagraph"/>
        <w:numPr>
          <w:ilvl w:val="0"/>
          <w:numId w:val="16"/>
        </w:numPr>
      </w:pPr>
      <w:r>
        <w:t>Registriran uporabnik ali administrator  klikneta gumb uredi profil</w:t>
      </w:r>
    </w:p>
    <w:p w14:paraId="67D02F9D" w14:textId="77777777" w:rsidR="001976F0" w:rsidRDefault="001976F0" w:rsidP="001976F0">
      <w:pPr>
        <w:pStyle w:val="ListParagraph"/>
        <w:numPr>
          <w:ilvl w:val="0"/>
          <w:numId w:val="16"/>
        </w:numPr>
      </w:pPr>
      <w:r>
        <w:t>Sistem prikaže polja za vnos podatkov, tako kot pri registraciji samo, da so že zapoljnena s podatki računa.</w:t>
      </w:r>
    </w:p>
    <w:p w14:paraId="38BF96F1" w14:textId="5F2B0F48" w:rsidR="001976F0" w:rsidRDefault="001976F0" w:rsidP="001976F0">
      <w:pPr>
        <w:pStyle w:val="ListParagraph"/>
        <w:numPr>
          <w:ilvl w:val="0"/>
          <w:numId w:val="16"/>
        </w:numPr>
      </w:pPr>
      <w:r>
        <w:t>Registriran uporabnik ali administrator klikneta gumb izbris profila.</w:t>
      </w:r>
    </w:p>
    <w:p w14:paraId="2BF6629E" w14:textId="5814C342" w:rsidR="001976F0" w:rsidRDefault="001976F0" w:rsidP="001976F0">
      <w:pPr>
        <w:pStyle w:val="ListParagraph"/>
        <w:numPr>
          <w:ilvl w:val="0"/>
          <w:numId w:val="16"/>
        </w:numPr>
      </w:pPr>
      <w:r>
        <w:t>Sistem vpraša ali si res želite izbirsati profil</w:t>
      </w:r>
      <w:r w:rsidR="00DB47B5">
        <w:t>.</w:t>
      </w:r>
    </w:p>
    <w:p w14:paraId="2CDA80F9" w14:textId="664AA124" w:rsidR="00DB47B5" w:rsidRDefault="00DB47B5" w:rsidP="001976F0">
      <w:pPr>
        <w:pStyle w:val="ListParagraph"/>
        <w:numPr>
          <w:ilvl w:val="0"/>
          <w:numId w:val="16"/>
        </w:numPr>
      </w:pPr>
      <w:r>
        <w:t>Registriran uporabnik ali administrator izbereta DA.</w:t>
      </w:r>
    </w:p>
    <w:p w14:paraId="50EDC825" w14:textId="33208B88" w:rsidR="00DB47B5" w:rsidRDefault="00DB47B5" w:rsidP="001976F0">
      <w:pPr>
        <w:pStyle w:val="ListParagraph"/>
        <w:numPr>
          <w:ilvl w:val="0"/>
          <w:numId w:val="16"/>
        </w:numPr>
      </w:pPr>
      <w:r>
        <w:t>Sistem te vrne na domačo stran kot Gost.</w:t>
      </w:r>
    </w:p>
    <w:p w14:paraId="4F2220AC" w14:textId="472E19B6" w:rsidR="00DB47B5" w:rsidRDefault="00DB47B5" w:rsidP="00DB47B5">
      <w:r>
        <w:t>Alternativni tok(ovi):</w:t>
      </w:r>
    </w:p>
    <w:p w14:paraId="4E5C954B" w14:textId="77777777" w:rsidR="00DB47B5" w:rsidRDefault="00DB47B5" w:rsidP="00DB47B5">
      <w:pPr>
        <w:pStyle w:val="ListParagraph"/>
        <w:numPr>
          <w:ilvl w:val="0"/>
          <w:numId w:val="17"/>
        </w:numPr>
      </w:pPr>
      <w:r>
        <w:t>Prijava v sistem</w:t>
      </w:r>
    </w:p>
    <w:p w14:paraId="50D8457F" w14:textId="77777777" w:rsidR="00DB47B5" w:rsidRDefault="00DB47B5" w:rsidP="00DB47B5">
      <w:pPr>
        <w:pStyle w:val="ListParagraph"/>
        <w:numPr>
          <w:ilvl w:val="0"/>
          <w:numId w:val="17"/>
        </w:numPr>
      </w:pPr>
      <w:r>
        <w:t>Registriran uporabnik ali administrator  klikneta gumb uredi profil</w:t>
      </w:r>
    </w:p>
    <w:p w14:paraId="13EEFE85" w14:textId="77777777" w:rsidR="00DB47B5" w:rsidRDefault="00DB47B5" w:rsidP="00DB47B5">
      <w:pPr>
        <w:pStyle w:val="ListParagraph"/>
        <w:numPr>
          <w:ilvl w:val="0"/>
          <w:numId w:val="17"/>
        </w:numPr>
      </w:pPr>
      <w:r>
        <w:t>Sistem prikaže polja za vnos podatkov, tako kot pri registraciji samo, da so že zapoljnena s podatki računa.</w:t>
      </w:r>
    </w:p>
    <w:p w14:paraId="52A6DE93" w14:textId="77777777" w:rsidR="00DB47B5" w:rsidRDefault="00DB47B5" w:rsidP="00DB47B5">
      <w:pPr>
        <w:pStyle w:val="ListParagraph"/>
        <w:numPr>
          <w:ilvl w:val="0"/>
          <w:numId w:val="17"/>
        </w:numPr>
      </w:pPr>
      <w:r>
        <w:t>Registriran uporabnik ali administrator klikneta gumb izbris profila.</w:t>
      </w:r>
    </w:p>
    <w:p w14:paraId="66B59853" w14:textId="77777777" w:rsidR="00DB47B5" w:rsidRDefault="00DB47B5" w:rsidP="00DB47B5">
      <w:pPr>
        <w:pStyle w:val="ListParagraph"/>
        <w:numPr>
          <w:ilvl w:val="0"/>
          <w:numId w:val="17"/>
        </w:numPr>
      </w:pPr>
      <w:r>
        <w:t>Sistem vpraša ali si res želite izbirsati profil.</w:t>
      </w:r>
    </w:p>
    <w:p w14:paraId="5FA189B5" w14:textId="13DBCDC9" w:rsidR="00DB47B5" w:rsidRDefault="00DB47B5" w:rsidP="00DB47B5">
      <w:pPr>
        <w:pStyle w:val="ListParagraph"/>
        <w:numPr>
          <w:ilvl w:val="0"/>
          <w:numId w:val="17"/>
        </w:numPr>
      </w:pPr>
      <w:r>
        <w:t>Registriran uporabnik ali administrator izbereta NE.</w:t>
      </w:r>
    </w:p>
    <w:p w14:paraId="43539FDE" w14:textId="2B8EE800" w:rsidR="00DB47B5" w:rsidRDefault="00DB47B5" w:rsidP="00DB47B5">
      <w:pPr>
        <w:pStyle w:val="ListParagraph"/>
        <w:numPr>
          <w:ilvl w:val="0"/>
          <w:numId w:val="17"/>
        </w:numPr>
      </w:pPr>
      <w:r>
        <w:t>Sistem te vrne nazaj na uredi profil.</w:t>
      </w:r>
    </w:p>
    <w:p w14:paraId="2908B34E" w14:textId="5E245171" w:rsidR="00DB47B5" w:rsidRDefault="00DB47B5" w:rsidP="00DB47B5">
      <w:r>
        <w:lastRenderedPageBreak/>
        <w:t>Posledice – Izbris profila pri osnovnem toku.</w:t>
      </w:r>
    </w:p>
    <w:p w14:paraId="0E738A4A" w14:textId="3275BCA3" w:rsidR="00DB47B5" w:rsidRDefault="00DB47B5" w:rsidP="00DB47B5">
      <w:pPr>
        <w:rPr>
          <w:i/>
          <w:iCs/>
        </w:rPr>
      </w:pPr>
      <w:r>
        <w:t xml:space="preserve">Prioriteta funkcionalnosti – </w:t>
      </w:r>
      <w:r w:rsidRPr="00DB47B5">
        <w:rPr>
          <w:i/>
          <w:iCs/>
        </w:rPr>
        <w:t>Must have</w:t>
      </w:r>
    </w:p>
    <w:p w14:paraId="2226220B" w14:textId="3B3F240F" w:rsidR="004A03F6" w:rsidRDefault="004A03F6" w:rsidP="00DB47B5">
      <w:r w:rsidRPr="009C03CE">
        <w:rPr>
          <w:i/>
          <w:iCs/>
        </w:rPr>
        <w:t>Dodajanje divjega odlagališča(F11)</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ListParagraph"/>
        <w:numPr>
          <w:ilvl w:val="0"/>
          <w:numId w:val="21"/>
        </w:numPr>
      </w:pPr>
      <w:r>
        <w:t>Prijava v sistem.</w:t>
      </w:r>
    </w:p>
    <w:p w14:paraId="64D164CC" w14:textId="58D9CAB4" w:rsidR="0049078B" w:rsidRDefault="0049078B" w:rsidP="0049078B">
      <w:pPr>
        <w:pStyle w:val="ListParagraph"/>
        <w:numPr>
          <w:ilvl w:val="0"/>
          <w:numId w:val="21"/>
        </w:numPr>
      </w:pPr>
      <w:r>
        <w:t>Klik na gumb dodaj odlagališče.</w:t>
      </w:r>
    </w:p>
    <w:p w14:paraId="380C6F30" w14:textId="4BB0A854" w:rsidR="0049078B" w:rsidRDefault="0049078B" w:rsidP="0049078B">
      <w:pPr>
        <w:pStyle w:val="ListParagraph"/>
        <w:numPr>
          <w:ilvl w:val="0"/>
          <w:numId w:val="21"/>
        </w:numPr>
      </w:pPr>
      <w:r>
        <w:t>Izbira lokacije odlagališča na zemljevidu ali vpis GPS koordinat v obrazec za dodajanje.</w:t>
      </w:r>
    </w:p>
    <w:p w14:paraId="6CF5FE3E" w14:textId="440928D4" w:rsidR="0049078B" w:rsidRDefault="0049078B" w:rsidP="0049078B">
      <w:pPr>
        <w:pStyle w:val="ListParagraph"/>
        <w:numPr>
          <w:ilvl w:val="0"/>
          <w:numId w:val="21"/>
        </w:numPr>
      </w:pPr>
      <w:r>
        <w:t>Vpis podatkov o odlagališču v obrazec, opcijsko lahko naložimo tudi slike</w:t>
      </w:r>
    </w:p>
    <w:p w14:paraId="22135443" w14:textId="705F2341" w:rsidR="0049078B" w:rsidRDefault="009C03CE" w:rsidP="0049078B">
      <w:pPr>
        <w:pStyle w:val="ListParagraph"/>
        <w:numPr>
          <w:ilvl w:val="0"/>
          <w:numId w:val="21"/>
        </w:numPr>
      </w:pPr>
      <w:r>
        <w:t>Klik na gumb dodaj odlagališče.</w:t>
      </w:r>
    </w:p>
    <w:p w14:paraId="15B14E05" w14:textId="7AD21328" w:rsidR="009C03CE" w:rsidRDefault="009C03CE" w:rsidP="0049078B">
      <w:pPr>
        <w:pStyle w:val="ListParagraph"/>
        <w:numPr>
          <w:ilvl w:val="0"/>
          <w:numId w:val="21"/>
        </w:numPr>
      </w:pPr>
      <w:r>
        <w:t>Sistem nas vrne na domačo stran.</w:t>
      </w:r>
    </w:p>
    <w:p w14:paraId="63F86AD9" w14:textId="5730722F" w:rsidR="009C03CE" w:rsidRDefault="009C03CE" w:rsidP="009C03CE">
      <w:r>
        <w:t>Alternativni tok(ovi):</w:t>
      </w:r>
    </w:p>
    <w:p w14:paraId="118AE39B" w14:textId="77777777" w:rsidR="009C03CE" w:rsidRDefault="009C03CE" w:rsidP="009C03CE">
      <w:pPr>
        <w:pStyle w:val="ListParagraph"/>
        <w:numPr>
          <w:ilvl w:val="0"/>
          <w:numId w:val="22"/>
        </w:numPr>
      </w:pPr>
      <w:r>
        <w:t>Prijava v sistem.</w:t>
      </w:r>
    </w:p>
    <w:p w14:paraId="184A6995" w14:textId="77777777" w:rsidR="009C03CE" w:rsidRDefault="009C03CE" w:rsidP="009C03CE">
      <w:pPr>
        <w:pStyle w:val="ListParagraph"/>
        <w:numPr>
          <w:ilvl w:val="0"/>
          <w:numId w:val="22"/>
        </w:numPr>
      </w:pPr>
      <w:r>
        <w:t>Klik na gumb dodaj odlagališče.</w:t>
      </w:r>
    </w:p>
    <w:p w14:paraId="79C13C69" w14:textId="77777777" w:rsidR="009C03CE" w:rsidRDefault="009C03CE" w:rsidP="009C03CE">
      <w:pPr>
        <w:pStyle w:val="ListParagraph"/>
        <w:numPr>
          <w:ilvl w:val="0"/>
          <w:numId w:val="22"/>
        </w:numPr>
      </w:pPr>
      <w:r>
        <w:t>Izbira lokacije odlagališča na zemljevidu ali vpis GPS koordinat v obrazec za dodajanje.</w:t>
      </w:r>
    </w:p>
    <w:p w14:paraId="05378CB2" w14:textId="77777777" w:rsidR="009C03CE" w:rsidRDefault="009C03CE" w:rsidP="009C03CE">
      <w:pPr>
        <w:pStyle w:val="ListParagraph"/>
        <w:numPr>
          <w:ilvl w:val="0"/>
          <w:numId w:val="22"/>
        </w:numPr>
      </w:pPr>
      <w:r>
        <w:t>Vpis podatkov o odlagališču v obrazec, opcijsko lahko naložimo tudi slike</w:t>
      </w:r>
    </w:p>
    <w:p w14:paraId="3F1D4894" w14:textId="420EFC41" w:rsidR="009C03CE" w:rsidRDefault="009C03CE" w:rsidP="009C03CE">
      <w:pPr>
        <w:pStyle w:val="ListParagraph"/>
        <w:numPr>
          <w:ilvl w:val="0"/>
          <w:numId w:val="22"/>
        </w:numPr>
      </w:pPr>
      <w:r>
        <w:t>Klik na gumb prekliči.</w:t>
      </w:r>
    </w:p>
    <w:p w14:paraId="3C7362FF" w14:textId="746287C3" w:rsidR="009C03CE" w:rsidRDefault="009C03CE" w:rsidP="009C03CE">
      <w:pPr>
        <w:pStyle w:val="ListParagraph"/>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77BF71C1" w:rsidR="009C03CE" w:rsidRDefault="009C03CE" w:rsidP="009C03CE">
      <w:r>
        <w:t xml:space="preserve">Prioriteta funkcionalnosti – </w:t>
      </w:r>
      <w:r w:rsidRPr="009C03CE">
        <w:rPr>
          <w:i/>
          <w:iCs/>
        </w:rPr>
        <w:t>Must have</w:t>
      </w:r>
    </w:p>
    <w:p w14:paraId="5B2440AD" w14:textId="150BD56B" w:rsidR="009C03CE" w:rsidRDefault="004527B7" w:rsidP="009C03CE">
      <w:r>
        <w:rPr>
          <w:i/>
          <w:iCs/>
        </w:rPr>
        <w:t>Sprememba podatkov o divjem odlagališču</w:t>
      </w:r>
      <w:r w:rsidRPr="009C03CE">
        <w:rPr>
          <w:i/>
          <w:iCs/>
        </w:rPr>
        <w:t xml:space="preserve"> </w:t>
      </w:r>
      <w:r w:rsidR="009C03CE" w:rsidRPr="009C03CE">
        <w:rPr>
          <w:i/>
          <w:iCs/>
        </w:rPr>
        <w:t>(F12)</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ListParagraph"/>
        <w:numPr>
          <w:ilvl w:val="0"/>
          <w:numId w:val="23"/>
        </w:numPr>
      </w:pPr>
      <w:r>
        <w:t>Prijava v sistem.</w:t>
      </w:r>
    </w:p>
    <w:p w14:paraId="415E8EEC" w14:textId="38ECEC66" w:rsidR="004527B7" w:rsidRDefault="004527B7" w:rsidP="004527B7">
      <w:pPr>
        <w:pStyle w:val="ListParagraph"/>
        <w:numPr>
          <w:ilvl w:val="0"/>
          <w:numId w:val="23"/>
        </w:numPr>
      </w:pPr>
      <w:r>
        <w:t>Administrator izbere lokacijo na zemljevidu</w:t>
      </w:r>
      <w:r w:rsidR="0021540F">
        <w:t xml:space="preserve"> s klikom.</w:t>
      </w:r>
    </w:p>
    <w:p w14:paraId="12CC99C9" w14:textId="648DC18E" w:rsidR="004527B7" w:rsidRDefault="004527B7" w:rsidP="004527B7">
      <w:pPr>
        <w:pStyle w:val="ListParagraph"/>
        <w:numPr>
          <w:ilvl w:val="0"/>
          <w:numId w:val="23"/>
        </w:numPr>
      </w:pPr>
      <w:r>
        <w:t>Sistem prikaže se podatke o divjem odlagališču</w:t>
      </w:r>
    </w:p>
    <w:p w14:paraId="5910F31F" w14:textId="4F5F208A" w:rsidR="004527B7" w:rsidRDefault="004527B7" w:rsidP="004527B7">
      <w:pPr>
        <w:pStyle w:val="ListParagraph"/>
        <w:numPr>
          <w:ilvl w:val="0"/>
          <w:numId w:val="23"/>
        </w:numPr>
      </w:pPr>
      <w:r>
        <w:t>Administrator klikne gumb uredi.</w:t>
      </w:r>
    </w:p>
    <w:p w14:paraId="5D6105A0" w14:textId="44D54D9F" w:rsidR="004527B7" w:rsidRDefault="004527B7" w:rsidP="004527B7">
      <w:pPr>
        <w:pStyle w:val="ListParagraph"/>
        <w:numPr>
          <w:ilvl w:val="0"/>
          <w:numId w:val="23"/>
        </w:numPr>
      </w:pPr>
      <w:r>
        <w:t xml:space="preserve">Administrator lahko sedaj </w:t>
      </w:r>
      <w:r w:rsidR="00225A40">
        <w:t>ureja podatke o odlagališču po želji.</w:t>
      </w:r>
    </w:p>
    <w:p w14:paraId="5725AF01" w14:textId="3A6AF623" w:rsidR="00225A40" w:rsidRDefault="00225A40" w:rsidP="00225A40">
      <w:pPr>
        <w:pStyle w:val="ListParagraph"/>
        <w:numPr>
          <w:ilvl w:val="0"/>
          <w:numId w:val="23"/>
        </w:numPr>
      </w:pPr>
      <w:r>
        <w:t>Administrator klikne gumb posodobi podatke.</w:t>
      </w:r>
    </w:p>
    <w:p w14:paraId="7D90B1C4" w14:textId="313799AB" w:rsidR="00225A40" w:rsidRDefault="00225A40" w:rsidP="00225A40">
      <w:pPr>
        <w:pStyle w:val="ListParagraph"/>
        <w:numPr>
          <w:ilvl w:val="0"/>
          <w:numId w:val="23"/>
        </w:numPr>
      </w:pPr>
      <w:r>
        <w:lastRenderedPageBreak/>
        <w:t>Sistem vrne administratorja nazaj na domačo stran.</w:t>
      </w:r>
    </w:p>
    <w:p w14:paraId="01B5D379" w14:textId="310D59C8" w:rsidR="00225A40" w:rsidRDefault="00225A40" w:rsidP="0021540F">
      <w:r>
        <w:t>Posledice – Podatki v bazi podatkov se posodobijo za tisto določeno lokacijo divjega odlagališča.</w:t>
      </w:r>
    </w:p>
    <w:p w14:paraId="19D92702" w14:textId="764DFF8C" w:rsidR="00225A40" w:rsidRDefault="00225A40" w:rsidP="0021540F">
      <w:pPr>
        <w:rPr>
          <w:i/>
          <w:iCs/>
        </w:rPr>
      </w:pPr>
      <w:r>
        <w:t xml:space="preserve">Prioriteta funkcionalnosti – </w:t>
      </w:r>
      <w:r w:rsidRPr="00225A40">
        <w:rPr>
          <w:i/>
          <w:iCs/>
        </w:rPr>
        <w:t>Must have</w:t>
      </w:r>
    </w:p>
    <w:p w14:paraId="6314D71D" w14:textId="41E9CDE1" w:rsidR="00225A40" w:rsidRDefault="0021540F" w:rsidP="0021540F">
      <w:r>
        <w:t>I</w:t>
      </w:r>
      <w:r w:rsidR="00225A40">
        <w:t>zbris divjega odlagališča(F13)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ListParagraph"/>
        <w:numPr>
          <w:ilvl w:val="0"/>
          <w:numId w:val="25"/>
        </w:numPr>
      </w:pPr>
      <w:r>
        <w:t>Prijava v sistem</w:t>
      </w:r>
    </w:p>
    <w:p w14:paraId="369EE985" w14:textId="0A02AE08" w:rsidR="0021540F" w:rsidRDefault="0021540F" w:rsidP="0021540F">
      <w:pPr>
        <w:pStyle w:val="ListParagraph"/>
        <w:numPr>
          <w:ilvl w:val="0"/>
          <w:numId w:val="25"/>
        </w:numPr>
      </w:pPr>
      <w:r>
        <w:t>Administrator izbere lokacijo na zemljevidu s klikom.</w:t>
      </w:r>
    </w:p>
    <w:p w14:paraId="2608225B" w14:textId="0802F8C5" w:rsidR="0021540F" w:rsidRDefault="0021540F" w:rsidP="0021540F">
      <w:pPr>
        <w:pStyle w:val="ListParagraph"/>
        <w:numPr>
          <w:ilvl w:val="0"/>
          <w:numId w:val="25"/>
        </w:numPr>
      </w:pPr>
      <w:r>
        <w:t>Sistem prikaže podatke o divjem odlagališču.</w:t>
      </w:r>
    </w:p>
    <w:p w14:paraId="22D10737" w14:textId="25457F87" w:rsidR="0021540F" w:rsidRDefault="0021540F" w:rsidP="0021540F">
      <w:pPr>
        <w:pStyle w:val="ListParagraph"/>
        <w:numPr>
          <w:ilvl w:val="0"/>
          <w:numId w:val="25"/>
        </w:numPr>
      </w:pPr>
      <w:r>
        <w:t>Administrator klikne gumb izbriši.</w:t>
      </w:r>
    </w:p>
    <w:p w14:paraId="2D40472C" w14:textId="1C09A23D" w:rsidR="0021540F" w:rsidRDefault="0021540F" w:rsidP="0021540F">
      <w:pPr>
        <w:pStyle w:val="ListParagraph"/>
        <w:numPr>
          <w:ilvl w:val="0"/>
          <w:numId w:val="25"/>
        </w:numPr>
      </w:pPr>
      <w:r>
        <w:t>Sistem vpraša uporabnika, če res želi izbrisati divje odlagališče</w:t>
      </w:r>
    </w:p>
    <w:p w14:paraId="306EBEDD" w14:textId="750E487F" w:rsidR="0021540F" w:rsidRDefault="0021540F" w:rsidP="0021540F">
      <w:pPr>
        <w:pStyle w:val="ListParagraph"/>
        <w:numPr>
          <w:ilvl w:val="0"/>
          <w:numId w:val="25"/>
        </w:numPr>
      </w:pPr>
      <w:r>
        <w:t>Administrator klikne gumb DA.</w:t>
      </w:r>
    </w:p>
    <w:p w14:paraId="1AA16C86" w14:textId="745FF363" w:rsidR="0021540F" w:rsidRDefault="0021540F" w:rsidP="0021540F">
      <w:pPr>
        <w:pStyle w:val="ListParagraph"/>
        <w:numPr>
          <w:ilvl w:val="0"/>
          <w:numId w:val="25"/>
        </w:numPr>
      </w:pPr>
      <w:r>
        <w:t>Sistem vrne Administratorja na domačo stran.</w:t>
      </w:r>
    </w:p>
    <w:p w14:paraId="1951C521" w14:textId="0D99BB68" w:rsidR="0021540F" w:rsidRDefault="0021540F" w:rsidP="0021540F">
      <w:r>
        <w:t>Alternativni tok(ovi):</w:t>
      </w:r>
    </w:p>
    <w:p w14:paraId="6F03B65A" w14:textId="77777777" w:rsidR="0021540F" w:rsidRDefault="0021540F" w:rsidP="0021540F">
      <w:pPr>
        <w:pStyle w:val="ListParagraph"/>
        <w:numPr>
          <w:ilvl w:val="0"/>
          <w:numId w:val="26"/>
        </w:numPr>
      </w:pPr>
      <w:r>
        <w:t>Prijava v sistem</w:t>
      </w:r>
    </w:p>
    <w:p w14:paraId="7C77889D" w14:textId="77777777" w:rsidR="0021540F" w:rsidRDefault="0021540F" w:rsidP="0021540F">
      <w:pPr>
        <w:pStyle w:val="ListParagraph"/>
        <w:numPr>
          <w:ilvl w:val="0"/>
          <w:numId w:val="26"/>
        </w:numPr>
      </w:pPr>
      <w:r>
        <w:t>Administrator izbere lokacijo na zemljevidu s klikom.</w:t>
      </w:r>
    </w:p>
    <w:p w14:paraId="10C0DADC" w14:textId="728F8C36" w:rsidR="0021540F" w:rsidRDefault="0021540F" w:rsidP="0021540F">
      <w:pPr>
        <w:pStyle w:val="ListParagraph"/>
        <w:numPr>
          <w:ilvl w:val="0"/>
          <w:numId w:val="26"/>
        </w:numPr>
      </w:pPr>
      <w:r>
        <w:t>Sistem prikaže podatke o divjem odlagališču.</w:t>
      </w:r>
    </w:p>
    <w:p w14:paraId="5198EC15" w14:textId="77777777" w:rsidR="0021540F" w:rsidRDefault="0021540F" w:rsidP="0021540F">
      <w:pPr>
        <w:pStyle w:val="ListParagraph"/>
        <w:numPr>
          <w:ilvl w:val="0"/>
          <w:numId w:val="26"/>
        </w:numPr>
      </w:pPr>
      <w:r>
        <w:t>Administrator klikne gumb izbriši.</w:t>
      </w:r>
    </w:p>
    <w:p w14:paraId="72A5CA60" w14:textId="041D493E" w:rsidR="0021540F" w:rsidRDefault="0021540F" w:rsidP="0021540F">
      <w:pPr>
        <w:pStyle w:val="ListParagraph"/>
        <w:numPr>
          <w:ilvl w:val="0"/>
          <w:numId w:val="26"/>
        </w:numPr>
      </w:pPr>
      <w:r>
        <w:t>Sistem vpraša uporabnika, če res želi izbrisati divje odlagališče.</w:t>
      </w:r>
    </w:p>
    <w:p w14:paraId="5D51C287" w14:textId="158E0332" w:rsidR="0021540F" w:rsidRDefault="0021540F" w:rsidP="0021540F">
      <w:pPr>
        <w:pStyle w:val="ListParagraph"/>
        <w:numPr>
          <w:ilvl w:val="0"/>
          <w:numId w:val="26"/>
        </w:numPr>
      </w:pPr>
      <w:r>
        <w:t>Administrator klikne gumb Ne.</w:t>
      </w:r>
    </w:p>
    <w:p w14:paraId="24A0A669" w14:textId="1DB9266C" w:rsidR="0021540F" w:rsidRDefault="0021540F" w:rsidP="0021540F">
      <w:pPr>
        <w:pStyle w:val="ListParagraph"/>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pPr>
        <w:rPr>
          <w:i/>
          <w:iCs/>
        </w:rPr>
      </w:pPr>
      <w:r>
        <w:t>Prio</w:t>
      </w:r>
      <w:r w:rsidR="001D45AC">
        <w:t xml:space="preserve">riteta funkcionalnosti – </w:t>
      </w:r>
      <w:r w:rsidR="001D45AC" w:rsidRPr="001D45AC">
        <w:rPr>
          <w:i/>
          <w:iCs/>
        </w:rPr>
        <w:t>Should have</w:t>
      </w:r>
    </w:p>
    <w:p w14:paraId="560AFCC0" w14:textId="28E249C5" w:rsidR="00E070E2" w:rsidRDefault="00E070E2" w:rsidP="008541CC">
      <w:r>
        <w:t>Sprememba pozabljenjega gesla</w:t>
      </w:r>
      <w:r>
        <w:t>(F1</w:t>
      </w:r>
      <w:r>
        <w:t>4</w:t>
      </w:r>
      <w:r>
        <w:t>)</w:t>
      </w:r>
      <w:r>
        <w:t xml:space="preserve"> – Registriran uporabnik ali administrator lahko pozabijo geslo, ta fukncionalnost jim omogoči spremeniti geslo.</w:t>
      </w:r>
    </w:p>
    <w:p w14:paraId="5FF82BD2" w14:textId="378628D0" w:rsidR="00E070E2" w:rsidRDefault="00E070E2" w:rsidP="008541CC">
      <w:r>
        <w:t>Osnovni tok:</w:t>
      </w:r>
    </w:p>
    <w:p w14:paraId="2A9B7CB4" w14:textId="77777777" w:rsidR="00E070E2" w:rsidRDefault="00E070E2" w:rsidP="00E070E2">
      <w:pPr>
        <w:pStyle w:val="ListParagraph"/>
        <w:numPr>
          <w:ilvl w:val="0"/>
          <w:numId w:val="31"/>
        </w:numPr>
      </w:pPr>
      <w:r>
        <w:t>Administrator ali registriran uporabnik klikne gumb Prijava.</w:t>
      </w:r>
    </w:p>
    <w:p w14:paraId="2A0BD3B1" w14:textId="77777777" w:rsidR="00E070E2" w:rsidRDefault="00E070E2" w:rsidP="00E070E2">
      <w:pPr>
        <w:pStyle w:val="ListParagraph"/>
        <w:numPr>
          <w:ilvl w:val="0"/>
          <w:numId w:val="31"/>
        </w:numPr>
      </w:pPr>
      <w:r>
        <w:t>Sistem prikaže vnosna polja, ki jih administrator ali registriran uporabnik izpolni.</w:t>
      </w:r>
    </w:p>
    <w:p w14:paraId="4704F78C" w14:textId="67E131BA" w:rsidR="00E070E2" w:rsidRDefault="00E070E2" w:rsidP="00E070E2">
      <w:pPr>
        <w:pStyle w:val="ListParagraph"/>
        <w:numPr>
          <w:ilvl w:val="0"/>
          <w:numId w:val="31"/>
        </w:numPr>
      </w:pPr>
      <w:r>
        <w:t>Administrator ali registriran uporabnik klikne gumb pozabljeno geslo</w:t>
      </w:r>
      <w:r w:rsidR="00C60728">
        <w:t>.</w:t>
      </w:r>
    </w:p>
    <w:p w14:paraId="11AA7330" w14:textId="014FA7B3" w:rsidR="00E070E2" w:rsidRDefault="00E070E2" w:rsidP="00E070E2">
      <w:pPr>
        <w:pStyle w:val="ListParagraph"/>
        <w:numPr>
          <w:ilvl w:val="0"/>
          <w:numId w:val="31"/>
        </w:numPr>
      </w:pPr>
      <w:r>
        <w:t>Sistem prikaže vnosno polje za elektronski naslov</w:t>
      </w:r>
      <w:r w:rsidR="00C60728">
        <w:t>.</w:t>
      </w:r>
    </w:p>
    <w:p w14:paraId="6DCD0EED" w14:textId="5A797A24" w:rsidR="00E070E2" w:rsidRDefault="00E070E2" w:rsidP="00E070E2">
      <w:pPr>
        <w:pStyle w:val="ListParagraph"/>
        <w:numPr>
          <w:ilvl w:val="0"/>
          <w:numId w:val="31"/>
        </w:numPr>
      </w:pPr>
      <w:r>
        <w:lastRenderedPageBreak/>
        <w:t>Administrator ali registriran uporabnik vnese elektronski naslov in pritisne gumb restiraj geslo</w:t>
      </w:r>
      <w:r w:rsidR="00C60728">
        <w:t>.</w:t>
      </w:r>
    </w:p>
    <w:p w14:paraId="537E0DB9" w14:textId="3A83F630" w:rsidR="00E070E2" w:rsidRDefault="00E070E2" w:rsidP="00E070E2">
      <w:pPr>
        <w:pStyle w:val="ListParagraph"/>
        <w:numPr>
          <w:ilvl w:val="0"/>
          <w:numId w:val="31"/>
        </w:numPr>
      </w:pPr>
      <w:r>
        <w:t xml:space="preserve">Administrator ali registriran uporabnik na elektronski naslov dobi link </w:t>
      </w:r>
    </w:p>
    <w:p w14:paraId="4FA98F0E" w14:textId="6B84A34C" w:rsidR="00E070E2" w:rsidRDefault="00E070E2" w:rsidP="00E070E2">
      <w:pPr>
        <w:pStyle w:val="ListParagraph"/>
        <w:numPr>
          <w:ilvl w:val="0"/>
          <w:numId w:val="31"/>
        </w:numPr>
      </w:pPr>
      <w:r>
        <w:t>Administrator ali registriran uporabnik kilkne ta link</w:t>
      </w:r>
      <w:r w:rsidR="00C60728">
        <w:t>.</w:t>
      </w:r>
    </w:p>
    <w:p w14:paraId="4B6C3840" w14:textId="53B1EAAC" w:rsidR="00E070E2" w:rsidRDefault="00E070E2" w:rsidP="00E070E2">
      <w:pPr>
        <w:pStyle w:val="ListParagraph"/>
        <w:numPr>
          <w:ilvl w:val="0"/>
          <w:numId w:val="31"/>
        </w:numPr>
      </w:pPr>
      <w:r>
        <w:t>Administrator ali registriran uporabnik sta preusmerjna na spletno stran, kjer lahko vnese novo geslo</w:t>
      </w:r>
      <w:r w:rsidR="00C60728">
        <w:t>.</w:t>
      </w:r>
      <w:r>
        <w:t xml:space="preserve"> </w:t>
      </w:r>
    </w:p>
    <w:p w14:paraId="2405C37D" w14:textId="1AF18034" w:rsidR="00E070E2" w:rsidRDefault="00E070E2" w:rsidP="00E070E2">
      <w:pPr>
        <w:pStyle w:val="ListParagraph"/>
        <w:numPr>
          <w:ilvl w:val="0"/>
          <w:numId w:val="31"/>
        </w:numPr>
      </w:pPr>
      <w:r>
        <w:t xml:space="preserve">Po vnosu  novega gesla v </w:t>
      </w:r>
      <w:r w:rsidR="00C60728">
        <w:t>besedilno polje, Adimistrator ali uporabnik klikne vredu.</w:t>
      </w:r>
    </w:p>
    <w:p w14:paraId="71ED9055" w14:textId="453D9326" w:rsidR="00C60728" w:rsidRDefault="00C60728" w:rsidP="00E070E2">
      <w:pPr>
        <w:pStyle w:val="ListParagraph"/>
        <w:numPr>
          <w:ilvl w:val="0"/>
          <w:numId w:val="31"/>
        </w:numPr>
      </w:pPr>
      <w:r>
        <w:t>Sistem prikaže domačo stran.</w:t>
      </w:r>
    </w:p>
    <w:p w14:paraId="312FB7F1" w14:textId="6A243A4B" w:rsidR="00C60728" w:rsidRDefault="00C60728" w:rsidP="00C60728">
      <w:r>
        <w:t>Poseldice – Administrator ali registriran uporabnik spremenita svoje pozabljeno geslo.</w:t>
      </w:r>
    </w:p>
    <w:p w14:paraId="7CE98EC7" w14:textId="086238A0" w:rsidR="00E070E2" w:rsidRPr="00C60728" w:rsidRDefault="00C60728" w:rsidP="008541CC">
      <w:pPr>
        <w:rPr>
          <w:i/>
          <w:iCs/>
        </w:rPr>
      </w:pPr>
      <w:r>
        <w:t xml:space="preserve">Prioriteta funkcionalnosti – </w:t>
      </w:r>
      <w:r>
        <w:rPr>
          <w:i/>
          <w:iCs/>
        </w:rPr>
        <w:t>Could</w:t>
      </w:r>
      <w:r w:rsidRPr="001D45AC">
        <w:rPr>
          <w:i/>
          <w:iCs/>
        </w:rPr>
        <w:t xml:space="preserve"> have</w:t>
      </w:r>
    </w:p>
    <w:p w14:paraId="7474ADCC" w14:textId="3CA11B74" w:rsidR="001D45AC" w:rsidRDefault="001D45AC" w:rsidP="001D45AC">
      <w:pPr>
        <w:pStyle w:val="Heading2"/>
      </w:pPr>
      <w:bookmarkStart w:id="12" w:name="_Toc136769593"/>
      <w:r>
        <w:t>4.3 NEFUNKCIONALNE ZAHTEVE</w:t>
      </w:r>
      <w:bookmarkEnd w:id="12"/>
    </w:p>
    <w:p w14:paraId="2362A517" w14:textId="4CAD00F0" w:rsidR="001D45AC" w:rsidRDefault="001D45AC" w:rsidP="001D45AC">
      <w:r>
        <w:t>Zahteve izdelka:</w:t>
      </w:r>
    </w:p>
    <w:p w14:paraId="3A5B1183" w14:textId="71EB986D" w:rsidR="001D45AC" w:rsidRDefault="001D45AC" w:rsidP="001D45AC">
      <w:pPr>
        <w:pStyle w:val="ListParagraph"/>
        <w:numPr>
          <w:ilvl w:val="0"/>
          <w:numId w:val="27"/>
        </w:numPr>
      </w:pPr>
      <w:r>
        <w:t>Sistem mora biti dosegljiv na javno dostopnem spletnem naslovu.</w:t>
      </w:r>
    </w:p>
    <w:p w14:paraId="52BBA581" w14:textId="21FC94F7" w:rsidR="001D45AC" w:rsidRDefault="001D45AC" w:rsidP="001D45AC">
      <w:pPr>
        <w:pStyle w:val="ListParagraph"/>
        <w:numPr>
          <w:ilvl w:val="0"/>
          <w:numId w:val="27"/>
        </w:numPr>
      </w:pPr>
      <w:r>
        <w:t>Sistem mora na vsako poizvedo odgovoriti v največ 2s.</w:t>
      </w:r>
    </w:p>
    <w:p w14:paraId="03C93AAE" w14:textId="77777777" w:rsidR="001D45AC" w:rsidRDefault="001D45AC" w:rsidP="001D45AC">
      <w:pPr>
        <w:pStyle w:val="ListParagraph"/>
        <w:numPr>
          <w:ilvl w:val="0"/>
          <w:numId w:val="27"/>
        </w:numPr>
      </w:pPr>
      <w:r>
        <w:t>Sistem mora biti na voljo najmanj 99,9 odstotkov časa.</w:t>
      </w:r>
    </w:p>
    <w:p w14:paraId="59DCDF81" w14:textId="77777777" w:rsidR="001D45AC" w:rsidRDefault="001D45AC" w:rsidP="001D45AC">
      <w:pPr>
        <w:pStyle w:val="ListParagraph"/>
        <w:numPr>
          <w:ilvl w:val="0"/>
          <w:numId w:val="27"/>
        </w:numPr>
      </w:pPr>
      <w:r>
        <w:t>Sistem mora biti zmožen streči najmanj 1000 hkratnim uporabnikom.</w:t>
      </w:r>
    </w:p>
    <w:p w14:paraId="09773DD8" w14:textId="76437F7C" w:rsidR="001D45AC" w:rsidRDefault="001D45AC" w:rsidP="001D45AC">
      <w:pPr>
        <w:pStyle w:val="ListParagraph"/>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ListParagraph"/>
      </w:pPr>
    </w:p>
    <w:p w14:paraId="37C54C9E" w14:textId="29DE8B60" w:rsidR="001D45AC" w:rsidRDefault="001D45AC" w:rsidP="001D45AC">
      <w:r>
        <w:t>Organizacijske zahteve:</w:t>
      </w:r>
    </w:p>
    <w:p w14:paraId="502D9AB6" w14:textId="7207D1AE" w:rsidR="001D45AC" w:rsidRDefault="001D45AC" w:rsidP="001D45AC">
      <w:pPr>
        <w:pStyle w:val="ListParagraph"/>
        <w:numPr>
          <w:ilvl w:val="0"/>
          <w:numId w:val="28"/>
        </w:numPr>
      </w:pPr>
      <w:r>
        <w:t>Transakcijska podatkovna baza naj uporablja jezik SQL.</w:t>
      </w:r>
    </w:p>
    <w:p w14:paraId="734325A3" w14:textId="3103E225" w:rsidR="001D45AC" w:rsidRDefault="001D45AC" w:rsidP="001D45AC">
      <w:pPr>
        <w:pStyle w:val="ListParagraph"/>
        <w:numPr>
          <w:ilvl w:val="0"/>
          <w:numId w:val="28"/>
        </w:numPr>
      </w:pPr>
      <w:r>
        <w:t>Spletna aplikacija mora do podatkov iz baze dostopati preko REST Api-ja.</w:t>
      </w:r>
    </w:p>
    <w:p w14:paraId="2040E625" w14:textId="6C994504" w:rsidR="001D45AC" w:rsidRDefault="001D45AC" w:rsidP="001D45AC">
      <w:r>
        <w:t>Zunanje zahteve:</w:t>
      </w:r>
    </w:p>
    <w:p w14:paraId="5BDCE05D" w14:textId="76269BE1" w:rsidR="001D45AC" w:rsidRPr="001D45AC" w:rsidRDefault="001D45AC" w:rsidP="001D45AC">
      <w:pPr>
        <w:pStyle w:val="ListParagraph"/>
        <w:numPr>
          <w:ilvl w:val="0"/>
          <w:numId w:val="29"/>
        </w:numPr>
      </w:pPr>
      <w:r w:rsidRPr="001D45AC">
        <w:t xml:space="preserve">Sistem mora delati na brskalnikih: </w:t>
      </w:r>
      <w:r>
        <w:t>Google c</w:t>
      </w:r>
      <w:r w:rsidRPr="001D45AC">
        <w:t>hrome, Opera, Firefox</w:t>
      </w:r>
      <w:r w:rsidR="00492E96">
        <w:t>.</w:t>
      </w:r>
    </w:p>
    <w:p w14:paraId="42370943" w14:textId="68C8D60E" w:rsidR="00492E96" w:rsidRDefault="00492E96" w:rsidP="00492E96">
      <w:pPr>
        <w:pStyle w:val="Heading2"/>
      </w:pPr>
      <w:bookmarkStart w:id="13" w:name="_Toc136769594"/>
      <w:r>
        <w:t>4.4 SLOVAR POJMOV</w:t>
      </w:r>
      <w:bookmarkEnd w:id="13"/>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r w:rsidRPr="00462621">
        <w:lastRenderedPageBreak/>
        <w:t>reCAPTCHA - Googlova brezplačna storitev, ki pomaga zaščititi spletna meta pred neželeno pošto in zlorabo.</w:t>
      </w:r>
    </w:p>
    <w:p w14:paraId="2520E0BB" w14:textId="0EAF1EB9" w:rsidR="00462621" w:rsidRDefault="00462621" w:rsidP="003D705F">
      <w:r w:rsidRPr="00462621">
        <w:t>GPS - Global Positioning System(sistem globalnega pozicioniranja)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t>Administrator - srbnik sistema, ki lahko dodeluje moderatorske pravice in odzvame dostop uporabniku.</w:t>
      </w:r>
    </w:p>
    <w:p w14:paraId="3EF025DA" w14:textId="54F454DC" w:rsidR="00462621" w:rsidRDefault="00462621" w:rsidP="003D705F">
      <w:r w:rsidRPr="00462621">
        <w:t>Odzivni čas - čas od začetka akcije do prikaza nekih rezultatov.</w:t>
      </w:r>
    </w:p>
    <w:p w14:paraId="2AD02F0B" w14:textId="43B1D782" w:rsidR="004B63B2" w:rsidRDefault="004B63B2" w:rsidP="003D705F">
      <w:r>
        <w:t>Spam – Pošiljanje velikega števila ukazov na spletni strani s pomočjo avtomatskih sistemov.</w:t>
      </w:r>
    </w:p>
    <w:p w14:paraId="4C932CB9" w14:textId="693F8FA4" w:rsidR="00437343" w:rsidRDefault="00437343">
      <w:pPr>
        <w:spacing w:after="160" w:line="259" w:lineRule="auto"/>
        <w:jc w:val="left"/>
      </w:pPr>
      <w:r>
        <w:br w:type="page"/>
      </w:r>
    </w:p>
    <w:p w14:paraId="26FB1A99" w14:textId="0A382558" w:rsidR="00476121" w:rsidRPr="00476121" w:rsidRDefault="00437343" w:rsidP="00476121">
      <w:pPr>
        <w:pStyle w:val="Heading2"/>
      </w:pPr>
      <w:bookmarkStart w:id="14" w:name="_Toc136769595"/>
      <w:r>
        <w:lastRenderedPageBreak/>
        <w:t xml:space="preserve">4.5 </w:t>
      </w:r>
      <w:r>
        <w:t>DIAGRAM PRIMEROV UPORABE</w:t>
      </w:r>
      <w:bookmarkEnd w:id="14"/>
    </w:p>
    <w:p w14:paraId="00BEDA13" w14:textId="2422BE3A" w:rsidR="00476121" w:rsidRPr="001B6954" w:rsidRDefault="00476121" w:rsidP="00476121">
      <w:pPr>
        <w:pStyle w:val="Caption"/>
        <w:keepNext/>
        <w:jc w:val="center"/>
        <w:rPr>
          <w:b/>
          <w:bCs/>
          <w:i w:val="0"/>
          <w:iCs w:val="0"/>
          <w:sz w:val="22"/>
          <w:szCs w:val="22"/>
        </w:rPr>
      </w:pPr>
      <w:bookmarkStart w:id="15" w:name="_Toc136771249"/>
      <w:r w:rsidRPr="001B6954">
        <w:rPr>
          <w:b/>
          <w:bCs/>
          <w:i w:val="0"/>
          <w:iCs w:val="0"/>
          <w:sz w:val="22"/>
          <w:szCs w:val="22"/>
        </w:rPr>
        <w:t xml:space="preserve">Slika </w:t>
      </w:r>
      <w:r w:rsidRPr="001B6954">
        <w:rPr>
          <w:b/>
          <w:bCs/>
          <w:i w:val="0"/>
          <w:iCs w:val="0"/>
          <w:sz w:val="22"/>
          <w:szCs w:val="22"/>
        </w:rPr>
        <w:fldChar w:fldCharType="begin"/>
      </w:r>
      <w:r w:rsidRPr="001B6954">
        <w:rPr>
          <w:b/>
          <w:bCs/>
          <w:i w:val="0"/>
          <w:iCs w:val="0"/>
          <w:sz w:val="22"/>
          <w:szCs w:val="22"/>
        </w:rPr>
        <w:instrText xml:space="preserve"> SEQ Slika \* ARABIC </w:instrText>
      </w:r>
      <w:r w:rsidRPr="001B6954">
        <w:rPr>
          <w:b/>
          <w:bCs/>
          <w:i w:val="0"/>
          <w:iCs w:val="0"/>
          <w:sz w:val="22"/>
          <w:szCs w:val="22"/>
        </w:rPr>
        <w:fldChar w:fldCharType="separate"/>
      </w:r>
      <w:r w:rsidRPr="001B6954">
        <w:rPr>
          <w:b/>
          <w:bCs/>
          <w:i w:val="0"/>
          <w:iCs w:val="0"/>
          <w:noProof/>
          <w:sz w:val="22"/>
          <w:szCs w:val="22"/>
        </w:rPr>
        <w:t>1</w:t>
      </w:r>
      <w:r w:rsidRPr="001B6954">
        <w:rPr>
          <w:b/>
          <w:bCs/>
          <w:i w:val="0"/>
          <w:iCs w:val="0"/>
          <w:sz w:val="22"/>
          <w:szCs w:val="22"/>
        </w:rPr>
        <w:fldChar w:fldCharType="end"/>
      </w:r>
      <w:r w:rsidRPr="001B6954">
        <w:rPr>
          <w:b/>
          <w:bCs/>
          <w:i w:val="0"/>
          <w:iCs w:val="0"/>
          <w:sz w:val="22"/>
          <w:szCs w:val="22"/>
        </w:rPr>
        <w:t>: UML diagram za aplikacijo</w:t>
      </w:r>
      <w:bookmarkEnd w:id="15"/>
    </w:p>
    <w:p w14:paraId="1C898953" w14:textId="5AC4D5B0" w:rsidR="00437343" w:rsidRPr="00437343" w:rsidRDefault="00437343" w:rsidP="001B6954">
      <w:pPr>
        <w:jc w:val="center"/>
      </w:pPr>
      <w:r>
        <w:rPr>
          <w:noProof/>
        </w:rPr>
        <w:drawing>
          <wp:inline distT="0" distB="0" distL="0" distR="0" wp14:anchorId="4C46B573" wp14:editId="2E620F47">
            <wp:extent cx="6231053" cy="8067675"/>
            <wp:effectExtent l="0" t="0" r="0" b="0"/>
            <wp:docPr id="32728540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285402" name="Picture 1" descr="A picture containing text, screenshot, diagram, lin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257081" cy="8101375"/>
                    </a:xfrm>
                    <a:prstGeom prst="rect">
                      <a:avLst/>
                    </a:prstGeom>
                  </pic:spPr>
                </pic:pic>
              </a:graphicData>
            </a:graphic>
          </wp:inline>
        </w:drawing>
      </w:r>
    </w:p>
    <w:p w14:paraId="467667C3" w14:textId="7C620D8F" w:rsidR="00437343" w:rsidRPr="003D705F" w:rsidRDefault="007635C1" w:rsidP="003D705F">
      <w:r>
        <w:lastRenderedPageBreak/>
        <w:t>Diagram primerov uporabe nam prikazuje vse prej naštete funkcionalnosti, in kdo jih lahko uporablja. Na levi strani vidimo vloge uporabnikov, na desni strani pa zo zunanji sistemi, s katerimi komunicira aplikacija.</w:t>
      </w:r>
    </w:p>
    <w:p w14:paraId="1E44D925" w14:textId="27C8E4B8" w:rsidR="00441578" w:rsidRDefault="003E7495" w:rsidP="003E7495">
      <w:pPr>
        <w:pStyle w:val="Heading2"/>
      </w:pPr>
      <w:bookmarkStart w:id="16" w:name="_Toc136769596"/>
      <w:r>
        <w:t>4.</w:t>
      </w:r>
      <w:r w:rsidR="00437343">
        <w:t>6</w:t>
      </w:r>
      <w:r>
        <w:t xml:space="preserve"> OPIS VMESNIK</w:t>
      </w:r>
      <w:r w:rsidR="00437343">
        <w:t>OV</w:t>
      </w:r>
      <w:bookmarkEnd w:id="16"/>
    </w:p>
    <w:p w14:paraId="01AF878A" w14:textId="63C8634E" w:rsidR="003E7495" w:rsidRDefault="003E7495" w:rsidP="003E7495">
      <w:pPr>
        <w:pStyle w:val="Heading1"/>
      </w:pPr>
      <w:bookmarkStart w:id="17" w:name="_Toc136769597"/>
      <w:r>
        <w:t>5 ZASNOVA INFORMACIJSKE REŠITVE ZA PROCES PRIJAVE DIVJEGA ODLAGALIŠČA</w:t>
      </w:r>
      <w:bookmarkEnd w:id="17"/>
      <w:r>
        <w:t xml:space="preserve"> </w:t>
      </w:r>
    </w:p>
    <w:p w14:paraId="4078AF67" w14:textId="77777777" w:rsidR="003E7495" w:rsidRPr="003E7495" w:rsidRDefault="003E7495" w:rsidP="003E7495"/>
    <w:p w14:paraId="29F0DA60" w14:textId="1FB5F0D9" w:rsidR="00441578" w:rsidRDefault="0065014F" w:rsidP="0065014F">
      <w:pPr>
        <w:pStyle w:val="Title"/>
      </w:pPr>
      <w:bookmarkStart w:id="18" w:name="_Toc136769598"/>
      <w:r>
        <w:t>LITRETURA IN VIRI</w:t>
      </w:r>
      <w:bookmarkEnd w:id="18"/>
    </w:p>
    <w:p w14:paraId="2AEA4ACD" w14:textId="77777777" w:rsidR="0065014F" w:rsidRPr="0065014F" w:rsidRDefault="0065014F" w:rsidP="0065014F">
      <w:pPr>
        <w:pStyle w:val="Bibliography"/>
        <w:rPr>
          <w:rFonts w:cs="Arial"/>
        </w:rPr>
      </w:pPr>
      <w:r>
        <w:fldChar w:fldCharType="begin"/>
      </w:r>
      <w:r>
        <w:instrText xml:space="preserve"> ADDIN ZOTERO_BIBL {"uncited":[],"omitted":[],"custom":[]} CSL_BIBLIOGRAPHY </w:instrText>
      </w:r>
      <w:r>
        <w:fldChar w:fldCharType="separate"/>
      </w:r>
      <w:r w:rsidRPr="0065014F">
        <w:rPr>
          <w:rFonts w:cs="Arial"/>
        </w:rPr>
        <w:t xml:space="preserve">Bagon, Š. (2023, 02). </w:t>
      </w:r>
      <w:r w:rsidRPr="0065014F">
        <w:rPr>
          <w:rFonts w:cs="Arial"/>
          <w:i/>
          <w:iCs/>
        </w:rPr>
        <w:t>Na inšpektoratu dobijo več prijav, kot jih lahko sproti obdelajo</w:t>
      </w:r>
      <w:r w:rsidRPr="0065014F">
        <w:rPr>
          <w:rFonts w:cs="Arial"/>
        </w:rPr>
        <w:t>. https://obalaplus.si/na-inspektoratu-dobijo-vec-prijav-kot-jih-lahko-sproti-obdelajo/</w:t>
      </w:r>
    </w:p>
    <w:p w14:paraId="7DC1D81C" w14:textId="3B78A2F5" w:rsidR="0065014F" w:rsidRPr="0065014F" w:rsidRDefault="0065014F" w:rsidP="0065014F">
      <w:r>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670753" w14:textId="77777777" w:rsidR="00D13A36" w:rsidRDefault="00D13A36" w:rsidP="007260E7">
      <w:pPr>
        <w:spacing w:after="0" w:line="240" w:lineRule="auto"/>
      </w:pPr>
      <w:r>
        <w:separator/>
      </w:r>
    </w:p>
  </w:endnote>
  <w:endnote w:type="continuationSeparator" w:id="0">
    <w:p w14:paraId="2EC38063" w14:textId="77777777" w:rsidR="00D13A36" w:rsidRDefault="00D13A36"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Footer"/>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Footer"/>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297FD8" w14:textId="77777777" w:rsidR="00D13A36" w:rsidRDefault="00D13A36" w:rsidP="007260E7">
      <w:pPr>
        <w:spacing w:after="0" w:line="240" w:lineRule="auto"/>
      </w:pPr>
      <w:r>
        <w:separator/>
      </w:r>
    </w:p>
  </w:footnote>
  <w:footnote w:type="continuationSeparator" w:id="0">
    <w:p w14:paraId="39CB4DCE" w14:textId="77777777" w:rsidR="00D13A36" w:rsidRDefault="00D13A36"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hybridMultilevel"/>
    <w:tmpl w:val="0E5414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6" w15:restartNumberingAfterBreak="0">
    <w:nsid w:val="58BE3920"/>
    <w:multiLevelType w:val="hybridMultilevel"/>
    <w:tmpl w:val="92042B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4"/>
  </w:num>
  <w:num w:numId="2" w16cid:durableId="1340623504">
    <w:abstractNumId w:val="18"/>
  </w:num>
  <w:num w:numId="3" w16cid:durableId="639042995">
    <w:abstractNumId w:val="27"/>
  </w:num>
  <w:num w:numId="4" w16cid:durableId="133372390">
    <w:abstractNumId w:val="30"/>
  </w:num>
  <w:num w:numId="5" w16cid:durableId="1708601650">
    <w:abstractNumId w:val="12"/>
  </w:num>
  <w:num w:numId="6" w16cid:durableId="1696226210">
    <w:abstractNumId w:val="5"/>
  </w:num>
  <w:num w:numId="7" w16cid:durableId="850492359">
    <w:abstractNumId w:val="19"/>
  </w:num>
  <w:num w:numId="8" w16cid:durableId="2084990459">
    <w:abstractNumId w:val="29"/>
  </w:num>
  <w:num w:numId="9" w16cid:durableId="1526402521">
    <w:abstractNumId w:val="3"/>
  </w:num>
  <w:num w:numId="10" w16cid:durableId="1474256751">
    <w:abstractNumId w:val="15"/>
  </w:num>
  <w:num w:numId="11" w16cid:durableId="1835416412">
    <w:abstractNumId w:val="21"/>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3"/>
  </w:num>
  <w:num w:numId="19" w16cid:durableId="2020354655">
    <w:abstractNumId w:val="25"/>
  </w:num>
  <w:num w:numId="20" w16cid:durableId="1734548018">
    <w:abstractNumId w:val="10"/>
  </w:num>
  <w:num w:numId="21" w16cid:durableId="1583444407">
    <w:abstractNumId w:val="28"/>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2"/>
  </w:num>
  <w:num w:numId="27" w16cid:durableId="499540225">
    <w:abstractNumId w:val="17"/>
  </w:num>
  <w:num w:numId="28" w16cid:durableId="1940867757">
    <w:abstractNumId w:val="6"/>
  </w:num>
  <w:num w:numId="29" w16cid:durableId="62026043">
    <w:abstractNumId w:val="20"/>
  </w:num>
  <w:num w:numId="30" w16cid:durableId="409617713">
    <w:abstractNumId w:val="16"/>
  </w:num>
  <w:num w:numId="31" w16cid:durableId="118443736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C232F"/>
    <w:rsid w:val="0013667E"/>
    <w:rsid w:val="0018356E"/>
    <w:rsid w:val="00187330"/>
    <w:rsid w:val="001976F0"/>
    <w:rsid w:val="001A0275"/>
    <w:rsid w:val="001B6954"/>
    <w:rsid w:val="001D45AC"/>
    <w:rsid w:val="001F0A02"/>
    <w:rsid w:val="0021540F"/>
    <w:rsid w:val="00225A40"/>
    <w:rsid w:val="002A31ED"/>
    <w:rsid w:val="002B7C57"/>
    <w:rsid w:val="002C2857"/>
    <w:rsid w:val="002F2AA1"/>
    <w:rsid w:val="002F69F8"/>
    <w:rsid w:val="0030377F"/>
    <w:rsid w:val="00305194"/>
    <w:rsid w:val="00310B0B"/>
    <w:rsid w:val="00320017"/>
    <w:rsid w:val="00364042"/>
    <w:rsid w:val="003807C7"/>
    <w:rsid w:val="0038286E"/>
    <w:rsid w:val="00387F2A"/>
    <w:rsid w:val="003D705F"/>
    <w:rsid w:val="003E7495"/>
    <w:rsid w:val="0041686B"/>
    <w:rsid w:val="00422667"/>
    <w:rsid w:val="004252BB"/>
    <w:rsid w:val="00437343"/>
    <w:rsid w:val="00441578"/>
    <w:rsid w:val="004527B7"/>
    <w:rsid w:val="00462621"/>
    <w:rsid w:val="00476121"/>
    <w:rsid w:val="0049078B"/>
    <w:rsid w:val="00492E96"/>
    <w:rsid w:val="004A03F6"/>
    <w:rsid w:val="004B63B2"/>
    <w:rsid w:val="004D67E1"/>
    <w:rsid w:val="004E5614"/>
    <w:rsid w:val="005177AA"/>
    <w:rsid w:val="00542110"/>
    <w:rsid w:val="005568CA"/>
    <w:rsid w:val="00566CB3"/>
    <w:rsid w:val="005732D2"/>
    <w:rsid w:val="00574C85"/>
    <w:rsid w:val="005B6E6D"/>
    <w:rsid w:val="005C3ABD"/>
    <w:rsid w:val="005E3B93"/>
    <w:rsid w:val="005E616E"/>
    <w:rsid w:val="00607E4F"/>
    <w:rsid w:val="006149A1"/>
    <w:rsid w:val="0065014F"/>
    <w:rsid w:val="006C2AED"/>
    <w:rsid w:val="00704F60"/>
    <w:rsid w:val="007260E7"/>
    <w:rsid w:val="007623DE"/>
    <w:rsid w:val="007635C1"/>
    <w:rsid w:val="007850CC"/>
    <w:rsid w:val="007A7D78"/>
    <w:rsid w:val="007D3636"/>
    <w:rsid w:val="007E5FF3"/>
    <w:rsid w:val="007F5C34"/>
    <w:rsid w:val="008011AF"/>
    <w:rsid w:val="008541CC"/>
    <w:rsid w:val="00872861"/>
    <w:rsid w:val="008C5AC6"/>
    <w:rsid w:val="009128C5"/>
    <w:rsid w:val="00944306"/>
    <w:rsid w:val="00955A39"/>
    <w:rsid w:val="00960FC2"/>
    <w:rsid w:val="009635DC"/>
    <w:rsid w:val="00992B4B"/>
    <w:rsid w:val="009A2329"/>
    <w:rsid w:val="009C03CE"/>
    <w:rsid w:val="009F5A34"/>
    <w:rsid w:val="009F76D3"/>
    <w:rsid w:val="00A27AE0"/>
    <w:rsid w:val="00A50623"/>
    <w:rsid w:val="00A955A6"/>
    <w:rsid w:val="00AD01C2"/>
    <w:rsid w:val="00AE4908"/>
    <w:rsid w:val="00AE56E8"/>
    <w:rsid w:val="00AF2BB2"/>
    <w:rsid w:val="00B42C69"/>
    <w:rsid w:val="00BC0AC2"/>
    <w:rsid w:val="00C120B1"/>
    <w:rsid w:val="00C216D6"/>
    <w:rsid w:val="00C346F3"/>
    <w:rsid w:val="00C47245"/>
    <w:rsid w:val="00C60728"/>
    <w:rsid w:val="00C72512"/>
    <w:rsid w:val="00C90BB1"/>
    <w:rsid w:val="00CD5C56"/>
    <w:rsid w:val="00D0126E"/>
    <w:rsid w:val="00D10C0E"/>
    <w:rsid w:val="00D13A36"/>
    <w:rsid w:val="00DB47B5"/>
    <w:rsid w:val="00DC56E0"/>
    <w:rsid w:val="00E00C2C"/>
    <w:rsid w:val="00E00E9C"/>
    <w:rsid w:val="00E070E2"/>
    <w:rsid w:val="00E35305"/>
    <w:rsid w:val="00E555B9"/>
    <w:rsid w:val="00E61E57"/>
    <w:rsid w:val="00E624B2"/>
    <w:rsid w:val="00ED11BB"/>
    <w:rsid w:val="00EE04AE"/>
    <w:rsid w:val="00EE4181"/>
    <w:rsid w:val="00EF16C1"/>
    <w:rsid w:val="00F04411"/>
    <w:rsid w:val="00F462F1"/>
    <w:rsid w:val="00FB05F4"/>
    <w:rsid w:val="00FC2D0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329"/>
    <w:pPr>
      <w:spacing w:after="240" w:line="288" w:lineRule="auto"/>
      <w:jc w:val="both"/>
    </w:pPr>
    <w:rPr>
      <w:rFonts w:ascii="Arial" w:hAnsi="Arial"/>
      <w:sz w:val="24"/>
    </w:rPr>
  </w:style>
  <w:style w:type="paragraph" w:styleId="Heading1">
    <w:name w:val="heading 1"/>
    <w:basedOn w:val="Normal"/>
    <w:next w:val="Normal"/>
    <w:link w:val="Heading1Char"/>
    <w:uiPriority w:val="9"/>
    <w:qFormat/>
    <w:rsid w:val="002B7C57"/>
    <w:pPr>
      <w:keepNext/>
      <w:keepLines/>
      <w:spacing w:before="440" w:after="44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07E4F"/>
    <w:pPr>
      <w:keepNext/>
      <w:keepLines/>
      <w:spacing w:before="24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23DE"/>
    <w:pPr>
      <w:ind w:left="720"/>
      <w:contextualSpacing/>
    </w:pPr>
  </w:style>
  <w:style w:type="paragraph" w:styleId="Title">
    <w:name w:val="Title"/>
    <w:aliases w:val="Naslov Basic"/>
    <w:basedOn w:val="Heading1"/>
    <w:next w:val="Normal"/>
    <w:link w:val="TitleChar"/>
    <w:uiPriority w:val="10"/>
    <w:qFormat/>
    <w:rsid w:val="002B7C57"/>
    <w:pPr>
      <w:contextualSpacing/>
    </w:pPr>
    <w:rPr>
      <w:spacing w:val="-10"/>
      <w:kern w:val="28"/>
      <w:szCs w:val="56"/>
    </w:rPr>
  </w:style>
  <w:style w:type="paragraph" w:styleId="Index1">
    <w:name w:val="index 1"/>
    <w:aliases w:val="kazalo 1"/>
    <w:basedOn w:val="Normal"/>
    <w:next w:val="Normal"/>
    <w:autoRedefine/>
    <w:uiPriority w:val="99"/>
    <w:semiHidden/>
    <w:unhideWhenUsed/>
    <w:rsid w:val="005E616E"/>
    <w:pPr>
      <w:spacing w:after="0" w:line="240" w:lineRule="auto"/>
      <w:ind w:left="220" w:hanging="220"/>
    </w:pPr>
  </w:style>
  <w:style w:type="character" w:customStyle="1" w:styleId="TitleChar">
    <w:name w:val="Title Char"/>
    <w:aliases w:val="Naslov Basic Char"/>
    <w:basedOn w:val="DefaultParagraphFont"/>
    <w:link w:val="Title"/>
    <w:uiPriority w:val="10"/>
    <w:rsid w:val="002B7C57"/>
    <w:rPr>
      <w:rFonts w:ascii="Arial" w:eastAsiaTheme="majorEastAsia" w:hAnsi="Arial" w:cstheme="majorBidi"/>
      <w:b/>
      <w:spacing w:val="-10"/>
      <w:kern w:val="28"/>
      <w:sz w:val="32"/>
      <w:szCs w:val="56"/>
    </w:rPr>
  </w:style>
  <w:style w:type="character" w:styleId="Hyperlink">
    <w:name w:val="Hyperlink"/>
    <w:basedOn w:val="DefaultParagraphFont"/>
    <w:uiPriority w:val="99"/>
    <w:unhideWhenUsed/>
    <w:rsid w:val="009F5A34"/>
    <w:rPr>
      <w:color w:val="0563C1" w:themeColor="hyperlink"/>
      <w:u w:val="single"/>
    </w:rPr>
  </w:style>
  <w:style w:type="paragraph" w:styleId="TOC1">
    <w:name w:val="toc 1"/>
    <w:basedOn w:val="Normal"/>
    <w:next w:val="Normal"/>
    <w:autoRedefine/>
    <w:uiPriority w:val="39"/>
    <w:unhideWhenUsed/>
    <w:rsid w:val="000801DC"/>
    <w:pPr>
      <w:spacing w:after="100"/>
    </w:pPr>
  </w:style>
  <w:style w:type="character" w:customStyle="1" w:styleId="Heading1Char">
    <w:name w:val="Heading 1 Char"/>
    <w:basedOn w:val="DefaultParagraphFont"/>
    <w:link w:val="Heading1"/>
    <w:uiPriority w:val="9"/>
    <w:rsid w:val="002B7C57"/>
    <w:rPr>
      <w:rFonts w:ascii="Arial" w:eastAsiaTheme="majorEastAsia" w:hAnsi="Arial" w:cstheme="majorBidi"/>
      <w:b/>
      <w:sz w:val="32"/>
      <w:szCs w:val="32"/>
    </w:rPr>
  </w:style>
  <w:style w:type="paragraph" w:styleId="Header">
    <w:name w:val="header"/>
    <w:basedOn w:val="Normal"/>
    <w:link w:val="HeaderChar"/>
    <w:uiPriority w:val="99"/>
    <w:unhideWhenUsed/>
    <w:rsid w:val="007260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60E7"/>
    <w:rPr>
      <w:rFonts w:ascii="Arial" w:hAnsi="Arial"/>
      <w:sz w:val="24"/>
    </w:rPr>
  </w:style>
  <w:style w:type="paragraph" w:styleId="Footer">
    <w:name w:val="footer"/>
    <w:basedOn w:val="Normal"/>
    <w:link w:val="FooterChar"/>
    <w:uiPriority w:val="99"/>
    <w:unhideWhenUsed/>
    <w:rsid w:val="007260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60E7"/>
    <w:rPr>
      <w:rFonts w:ascii="Arial" w:hAnsi="Arial"/>
      <w:sz w:val="24"/>
    </w:rPr>
  </w:style>
  <w:style w:type="character" w:customStyle="1" w:styleId="Heading2Char">
    <w:name w:val="Heading 2 Char"/>
    <w:basedOn w:val="DefaultParagraphFont"/>
    <w:link w:val="Heading2"/>
    <w:uiPriority w:val="9"/>
    <w:rsid w:val="00607E4F"/>
    <w:rPr>
      <w:rFonts w:ascii="Arial" w:eastAsiaTheme="majorEastAsia" w:hAnsi="Arial" w:cstheme="majorBidi"/>
      <w:b/>
      <w:sz w:val="28"/>
      <w:szCs w:val="26"/>
    </w:rPr>
  </w:style>
  <w:style w:type="paragraph" w:styleId="TOC2">
    <w:name w:val="toc 2"/>
    <w:basedOn w:val="Normal"/>
    <w:next w:val="Normal"/>
    <w:autoRedefine/>
    <w:uiPriority w:val="39"/>
    <w:unhideWhenUsed/>
    <w:rsid w:val="00704F60"/>
    <w:pPr>
      <w:spacing w:after="100"/>
      <w:ind w:left="240"/>
    </w:pPr>
  </w:style>
  <w:style w:type="paragraph" w:styleId="Bibliography">
    <w:name w:val="Bibliography"/>
    <w:basedOn w:val="Normal"/>
    <w:next w:val="Normal"/>
    <w:uiPriority w:val="37"/>
    <w:unhideWhenUsed/>
    <w:rsid w:val="0065014F"/>
    <w:pPr>
      <w:spacing w:after="0" w:line="480" w:lineRule="auto"/>
      <w:ind w:left="720" w:hanging="720"/>
    </w:pPr>
  </w:style>
  <w:style w:type="paragraph" w:styleId="Caption">
    <w:name w:val="caption"/>
    <w:basedOn w:val="Normal"/>
    <w:next w:val="Normal"/>
    <w:uiPriority w:val="35"/>
    <w:semiHidden/>
    <w:unhideWhenUsed/>
    <w:qFormat/>
    <w:rsid w:val="0047612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66CB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8</TotalTime>
  <Pages>22</Pages>
  <Words>4591</Words>
  <Characters>26173</Characters>
  <Application>Microsoft Office Word</Application>
  <DocSecurity>0</DocSecurity>
  <Lines>218</Lines>
  <Paragraphs>6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PRETNAR, TINE</cp:lastModifiedBy>
  <cp:revision>27</cp:revision>
  <dcterms:created xsi:type="dcterms:W3CDTF">2023-05-12T09:14:00Z</dcterms:created>
  <dcterms:modified xsi:type="dcterms:W3CDTF">2023-06-04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SKTwRv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